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1A7846"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9378D9">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9378D9">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5C54A4">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5A68C1">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A75824">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8"/>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1A7846" w:rsidP="00A75824">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A75824">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1A7846" w:rsidP="00A75824">
      <w:pPr>
        <w:pStyle w:val="BodyText2"/>
      </w:pPr>
      <w:hyperlink r:id="rId49"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A75824">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5C8A907A" w14:textId="3986F366" w:rsidR="00D2757E" w:rsidRDefault="00D2757E" w:rsidP="00D2757E">
      <w:pPr>
        <w:pStyle w:val="Heading7"/>
      </w:pPr>
      <w:r>
        <w:t>ISO3</w:t>
      </w:r>
    </w:p>
    <w:p w14:paraId="6AB3BE0C" w14:textId="397870C2"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A75824">
      <w:pPr>
        <w:pStyle w:val="BodyText2"/>
      </w:pPr>
      <w:r>
        <w:lastRenderedPageBreak/>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A75824">
      <w:pPr>
        <w:pStyle w:val="BodyText2"/>
      </w:pPr>
      <w:r>
        <w:t>The PARENT_ISO values are wrong for some PAs, e.g. Blackwater Estuary (</w:t>
      </w:r>
      <w:r w:rsidRPr="001248C5">
        <w:t>127849</w:t>
      </w:r>
      <w:r>
        <w:t xml:space="preserve">) has IRL as the parent </w:t>
      </w:r>
      <w:r w:rsidR="00F7358A">
        <w:t>ISO</w:t>
      </w:r>
      <w:r>
        <w:t>.</w:t>
      </w:r>
    </w:p>
    <w:p w14:paraId="678DB35A" w14:textId="378C7D86" w:rsidR="00B21A76" w:rsidRDefault="00B21A76" w:rsidP="00B21A76">
      <w:pPr>
        <w:pStyle w:val="Heading5"/>
      </w:pPr>
      <w:r>
        <w:t>Updates</w:t>
      </w:r>
    </w:p>
    <w:p w14:paraId="23B84F0E" w14:textId="738BBE79" w:rsidR="00B21A76" w:rsidRPr="00B21A76" w:rsidRDefault="00B21A76" w:rsidP="00B21A76">
      <w:pPr>
        <w:pStyle w:val="BodyText2"/>
      </w:pPr>
      <w:r>
        <w:t xml:space="preserve">Monthly update information is </w:t>
      </w:r>
      <w:hyperlink r:id="rId60" w:history="1">
        <w:r w:rsidRPr="00B21A76">
          <w:rPr>
            <w:rStyle w:val="Hyperlink"/>
          </w:rPr>
          <w:t>here</w:t>
        </w:r>
      </w:hyperlink>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61"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194B8C">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194B8C">
      <w:pPr>
        <w:pStyle w:val="BodyText2"/>
      </w:pPr>
      <w:r>
        <w:t xml:space="preserve">The whole file is available </w:t>
      </w:r>
      <w:hyperlink r:id="rId62"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3" w:history="1">
        <w:r w:rsidRPr="00C26B8A">
          <w:rPr>
            <w:rStyle w:val="Hyperlink"/>
          </w:rPr>
          <w:t>here</w:t>
        </w:r>
      </w:hyperlink>
      <w:r>
        <w:t>). Will has loaded the data into PostGIS but it is still in this format.</w:t>
      </w:r>
    </w:p>
    <w:p w14:paraId="263142B9" w14:textId="77777777" w:rsidR="00194B8C" w:rsidRPr="00991E05" w:rsidRDefault="00194B8C" w:rsidP="00194B8C">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194B8C">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194B8C">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194B8C">
      <w:pPr>
        <w:pStyle w:val="BodyText2"/>
      </w:pPr>
      <w:r>
        <w:t xml:space="preserve">Available from </w:t>
      </w:r>
      <w:hyperlink r:id="rId64"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194B8C">
      <w:pPr>
        <w:pStyle w:val="BodyText2"/>
      </w:pPr>
      <w:r>
        <w:t xml:space="preserve">MapBox provides the whole of OSM in a daily download as MBTiles from their </w:t>
      </w:r>
      <w:hyperlink r:id="rId65"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lastRenderedPageBreak/>
        <w:t>Vector Tiles</w:t>
      </w:r>
    </w:p>
    <w:p w14:paraId="4FAD2A91" w14:textId="77777777" w:rsidR="00194B8C" w:rsidRPr="005F679E" w:rsidRDefault="00194B8C" w:rsidP="00194B8C">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194B8C">
      <w:pPr>
        <w:pStyle w:val="BodyText2"/>
      </w:pPr>
      <w:r>
        <w:t xml:space="preserve">Data mining tool for OSM which you can use to extract specific features. See </w:t>
      </w:r>
      <w:hyperlink r:id="rId66"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194B8C">
      <w:pPr>
        <w:pStyle w:val="BodyText2"/>
      </w:pPr>
      <w:r>
        <w:t xml:space="preserve">There are some specific tags that are useful for us including </w:t>
      </w:r>
      <w:hyperlink r:id="rId67" w:history="1">
        <w:r w:rsidRPr="00257C15">
          <w:rPr>
            <w:rStyle w:val="Hyperlink"/>
          </w:rPr>
          <w:t>species</w:t>
        </w:r>
      </w:hyperlink>
      <w:r>
        <w:t xml:space="preserve">, </w:t>
      </w:r>
      <w:hyperlink r:id="rId68" w:history="1">
        <w:r w:rsidRPr="00257C15">
          <w:rPr>
            <w:rStyle w:val="Hyperlink"/>
          </w:rPr>
          <w:t>genus</w:t>
        </w:r>
      </w:hyperlink>
      <w:r>
        <w:t xml:space="preserve"> and </w:t>
      </w:r>
      <w:hyperlink r:id="rId69" w:history="1">
        <w:r w:rsidRPr="00257C15">
          <w:rPr>
            <w:rStyle w:val="Hyperlink"/>
          </w:rPr>
          <w:t>taxon</w:t>
        </w:r>
      </w:hyperlink>
      <w:r>
        <w:t xml:space="preserve">. To see their usage, on the right hand side click on the tagInfo [More..] link. This links to the tag info page. A screenshot for the tag info page for </w:t>
      </w:r>
      <w:hyperlink r:id="rId70" w:history="1">
        <w:r w:rsidRPr="0077613B">
          <w:rPr>
            <w:rStyle w:val="Hyperlink"/>
          </w:rPr>
          <w:t>taxon</w:t>
        </w:r>
      </w:hyperlink>
      <w:r>
        <w:t xml:space="preserve"> is shown below:</w:t>
      </w:r>
    </w:p>
    <w:p w14:paraId="5FCC962A" w14:textId="77777777" w:rsidR="00194B8C" w:rsidRDefault="00194B8C" w:rsidP="00194B8C">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1">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194B8C">
      <w:pPr>
        <w:pStyle w:val="BodyText2"/>
      </w:pPr>
      <w:r>
        <w:t xml:space="preserve">Unfortunately most of these highly specific tags aren’t available in the Vector Tiles in MapBox or MapZen. </w:t>
      </w:r>
      <w:hyperlink r:id="rId72"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194B8C">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194B8C">
      <w:pPr>
        <w:pStyle w:val="BodyText2"/>
      </w:pPr>
      <w:r>
        <w:t xml:space="preserve">I created a </w:t>
      </w:r>
      <w:hyperlink r:id="rId73" w:history="1">
        <w:r w:rsidRPr="00433FEA">
          <w:rPr>
            <w:rStyle w:val="Hyperlink"/>
          </w:rPr>
          <w:t>new feature</w:t>
        </w:r>
      </w:hyperlink>
      <w:r>
        <w:t xml:space="preserve"> in Podor in Senegal on 22/8/17 at 10:33. </w:t>
      </w:r>
      <w:hyperlink r:id="rId74" w:history="1">
        <w:r w:rsidRPr="00433FEA">
          <w:rPr>
            <w:rStyle w:val="Hyperlink"/>
          </w:rPr>
          <w:t>Way</w:t>
        </w:r>
      </w:hyperlink>
      <w:r>
        <w:t xml:space="preserve">. It was in MapZen tiles the next day at 8:45. Still not present in MapBox Streets on 21/9/17. In the MapBox </w:t>
      </w:r>
      <w:hyperlink r:id="rId75"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6"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77"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78"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lastRenderedPageBreak/>
        <w:t>Glacier dataset</w:t>
      </w:r>
      <w:bookmarkEnd w:id="15"/>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79"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80"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EA74DE">
      <w:pPr>
        <w:pStyle w:val="BodyText2"/>
      </w:pPr>
      <w:r>
        <w:t>The IUCN Conservation Measures Partnership has produced a unified classification of direct threats. Version 1 and 2 of the data is available</w:t>
      </w:r>
      <w:r w:rsidR="007A790B">
        <w:t xml:space="preserve"> from </w:t>
      </w:r>
      <w:hyperlink r:id="rId81"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E64174">
      <w:pPr>
        <w:pStyle w:val="BodyText2"/>
      </w:pPr>
      <w:r>
        <w:t xml:space="preserve">There is also a three level version on the Red List site </w:t>
      </w:r>
      <w:hyperlink r:id="rId82"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83"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84" w:history="1">
        <w:r w:rsidRPr="007D3081">
          <w:rPr>
            <w:rStyle w:val="Hyperlink"/>
          </w:rPr>
          <w:t>here</w:t>
        </w:r>
      </w:hyperlink>
      <w:r>
        <w:t xml:space="preserve">. Metadata </w:t>
      </w:r>
      <w:hyperlink r:id="rId85"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lastRenderedPageBreak/>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8"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9"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90"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1"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2"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93"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94"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95"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6"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7"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8"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9"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100"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101"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102"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lastRenderedPageBreak/>
        <w:t xml:space="preserve">Technical Guide </w:t>
      </w:r>
      <w:hyperlink r:id="rId103"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4" w:history="1">
        <w:r w:rsidR="005B52B8" w:rsidRPr="00010737">
          <w:rPr>
            <w:rStyle w:val="Hyperlink"/>
          </w:rPr>
          <w:t>here</w:t>
        </w:r>
      </w:hyperlink>
      <w:r w:rsidR="005B52B8">
        <w:t>)</w:t>
      </w:r>
      <w:r w:rsidR="00552C73">
        <w:t xml:space="preserve"> and there is a good description </w:t>
      </w:r>
      <w:hyperlink r:id="rId105"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6"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0" w:history="1">
        <w:r w:rsidRPr="00312511">
          <w:rPr>
            <w:rStyle w:val="Hyperlink"/>
          </w:rPr>
          <w:t>here</w:t>
        </w:r>
      </w:hyperlink>
      <w:r>
        <w:t>.</w:t>
      </w:r>
      <w:r w:rsidR="00E720C4">
        <w:t xml:space="preserve"> </w:t>
      </w:r>
      <w:hyperlink r:id="rId111"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12"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13"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1A7846" w:rsidP="00A75824">
      <w:pPr>
        <w:pStyle w:val="BodyText2"/>
      </w:pPr>
      <w:hyperlink r:id="rId114"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1A7846" w:rsidP="00A75824">
      <w:pPr>
        <w:pStyle w:val="BodyText2"/>
      </w:pPr>
      <w:hyperlink r:id="rId11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16" w:history="1">
        <w:r w:rsidRPr="00E038A5">
          <w:rPr>
            <w:rStyle w:val="Hyperlink"/>
          </w:rPr>
          <w:t>https://storage.googleapis.com/global-surface-water/maptiles/occurrence/0/0/0.png</w:t>
        </w:r>
      </w:hyperlink>
      <w:r>
        <w:t xml:space="preserve"> </w:t>
      </w:r>
    </w:p>
    <w:p w14:paraId="72B44F02" w14:textId="77777777" w:rsidR="006014CC" w:rsidRPr="008869EF" w:rsidRDefault="001A7846" w:rsidP="00A75824">
      <w:pPr>
        <w:pStyle w:val="BodyText2"/>
      </w:pPr>
      <w:hyperlink r:id="rId11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A75824">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8"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1A7846" w:rsidP="00A75824">
      <w:pPr>
        <w:pStyle w:val="BodyText2"/>
      </w:pPr>
      <w:hyperlink r:id="rId11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1A7846" w:rsidP="00A75824">
      <w:pPr>
        <w:pStyle w:val="BodyText2"/>
      </w:pPr>
      <w:hyperlink r:id="rId12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2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2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2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24"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25" w:history="1">
        <w:r w:rsidRPr="00B41708">
          <w:rPr>
            <w:rStyle w:val="Hyperlink"/>
          </w:rPr>
          <w:t>here</w:t>
        </w:r>
      </w:hyperlink>
      <w:r>
        <w:t>. Noel enabled this on 8/12/16 and you could add a WMS service using the following end point:</w:t>
      </w:r>
    </w:p>
    <w:p w14:paraId="169602BF" w14:textId="77777777" w:rsidR="00FB1DC5" w:rsidRDefault="001A7846" w:rsidP="00A75824">
      <w:pPr>
        <w:pStyle w:val="BodyText2"/>
      </w:pPr>
      <w:hyperlink r:id="rId12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7" w:history="1">
        <w:r w:rsidRPr="001877D2">
          <w:rPr>
            <w:rStyle w:val="Hyperlink"/>
          </w:rPr>
          <w:t>here</w:t>
        </w:r>
      </w:hyperlink>
      <w:r>
        <w:t xml:space="preserve"> to be able to use the cached tiles without having to serve them using a WMS Server. </w:t>
      </w:r>
      <w:hyperlink r:id="rId12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9"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3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31"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2" w:history="1">
        <w:r w:rsidRPr="001F051F">
          <w:rPr>
            <w:rStyle w:val="Hyperlink"/>
          </w:rPr>
          <w:t>here</w:t>
        </w:r>
      </w:hyperlink>
      <w:r>
        <w:t xml:space="preserve"> and </w:t>
      </w:r>
      <w:hyperlink r:id="rId133" w:history="1">
        <w:r w:rsidRPr="001F051F">
          <w:rPr>
            <w:rStyle w:val="Hyperlink"/>
          </w:rPr>
          <w:t>here</w:t>
        </w:r>
      </w:hyperlink>
      <w:r>
        <w:t xml:space="preserve">). Found a fill donut tool!!! </w:t>
      </w:r>
      <w:hyperlink r:id="rId134"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A75824">
      <w:pPr>
        <w:pStyle w:val="BodyText2"/>
      </w:pPr>
      <w:r>
        <w:t>Opened in QGIS and export</w:t>
      </w:r>
      <w:r w:rsidR="00BB17A7">
        <w:t>ed</w:t>
      </w:r>
      <w:r>
        <w:t xml:space="preserve"> GAUL to </w:t>
      </w:r>
      <w:hyperlink r:id="rId140" w:history="1">
        <w:r w:rsidRPr="00BB17A7">
          <w:rPr>
            <w:rStyle w:val="Hyperlink"/>
          </w:rPr>
          <w:t>here</w:t>
        </w:r>
      </w:hyperlink>
      <w:r>
        <w:t xml:space="preserve"> and EEZ to </w:t>
      </w:r>
      <w:hyperlink r:id="rId141" w:history="1">
        <w:r w:rsidRPr="00BB17A7">
          <w:rPr>
            <w:rStyle w:val="Hyperlink"/>
          </w:rPr>
          <w:t>here</w:t>
        </w:r>
      </w:hyperlink>
      <w:r>
        <w:t>.</w:t>
      </w:r>
      <w:r w:rsidR="00BB17A7">
        <w:t xml:space="preserve"> Then imported to a File GDB </w:t>
      </w:r>
      <w:hyperlink r:id="rId142"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lastRenderedPageBreak/>
        <w:t>By dissolving on iso3 code</w:t>
      </w:r>
    </w:p>
    <w:p w14:paraId="6C0BF695" w14:textId="3E858FC6" w:rsidR="001B45FC" w:rsidRDefault="00042A7A" w:rsidP="00A75824">
      <w:pPr>
        <w:pStyle w:val="BodyText2"/>
      </w:pPr>
      <w:r>
        <w:t xml:space="preserve">Imported the GAUL dataset from </w:t>
      </w:r>
      <w:hyperlink r:id="rId143"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44"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t>Cleaning</w:t>
      </w:r>
      <w:bookmarkEnd w:id="23"/>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lastRenderedPageBreak/>
        <w:t>Using Fusion tables</w:t>
      </w:r>
    </w:p>
    <w:p w14:paraId="2325D510" w14:textId="222B664C" w:rsidR="00514B3D" w:rsidRDefault="00514B3D" w:rsidP="00A75824">
      <w:pPr>
        <w:pStyle w:val="BodyText2"/>
      </w:pPr>
      <w:r>
        <w:t xml:space="preserve">I am creating an admin0 dataset using my </w:t>
      </w:r>
      <w:hyperlink r:id="rId147"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49"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50"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lastRenderedPageBreak/>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51"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2"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3"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4"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5"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56"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7"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1A7846" w:rsidP="00A75824">
      <w:pPr>
        <w:pStyle w:val="BodyText2"/>
      </w:pPr>
      <w:hyperlink r:id="rId158"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59"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60"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61"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62"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1A7846" w:rsidP="000E5536">
      <w:pPr>
        <w:pStyle w:val="BodyText"/>
      </w:pPr>
      <w:hyperlink r:id="rId163"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4"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5"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66"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67"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68"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A75824">
      <w:pPr>
        <w:pStyle w:val="BodyText2"/>
      </w:pPr>
      <w:r>
        <w:t xml:space="preserve">Good paper here about using R and ArcGIS together: </w:t>
      </w:r>
      <w:hyperlink r:id="rId169"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1A7846" w:rsidP="00A75824">
      <w:pPr>
        <w:pStyle w:val="BodyText2"/>
      </w:pPr>
      <w:hyperlink r:id="rId170"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1A7846" w:rsidP="000E5536">
      <w:pPr>
        <w:pStyle w:val="BodyText"/>
      </w:pPr>
      <w:hyperlink r:id="rId171"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2"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3"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4"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1A7846" w:rsidP="000E5536">
      <w:pPr>
        <w:pStyle w:val="BodyText"/>
      </w:pPr>
      <w:hyperlink r:id="rId175"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1A7846" w:rsidP="000E5536">
      <w:pPr>
        <w:pStyle w:val="BodyText"/>
      </w:pPr>
      <w:hyperlink r:id="rId176"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1A7846" w:rsidP="00A75824">
      <w:pPr>
        <w:pStyle w:val="BodyText2"/>
      </w:pPr>
      <w:hyperlink r:id="rId177"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8"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79"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80"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1"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2"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3"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4"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5"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6"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7"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8"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9"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90"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1"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2"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3"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5"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6"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7"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lastRenderedPageBreak/>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203"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1A7846" w:rsidP="00A75824">
      <w:pPr>
        <w:pStyle w:val="BodyText2"/>
      </w:pPr>
      <w:hyperlink r:id="rId204"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1A7846" w:rsidP="00A75824">
      <w:pPr>
        <w:pStyle w:val="BodyText2"/>
      </w:pPr>
      <w:hyperlink r:id="rId205"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206"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A75824">
      <w:pPr>
        <w:pStyle w:val="BodyText2"/>
      </w:pPr>
      <w:r>
        <w:t>There is</w:t>
      </w:r>
      <w:r w:rsidR="002B5187">
        <w:t xml:space="preserve"> </w:t>
      </w:r>
      <w:hyperlink r:id="rId207"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8"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209"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0"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11"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12"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3"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14"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15"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6"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7"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18"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9"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20"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lastRenderedPageBreak/>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1"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2"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223"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4"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5"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A75824">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lastRenderedPageBreak/>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6"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1A7846" w:rsidP="00A75824">
      <w:pPr>
        <w:pStyle w:val="BodyText2"/>
      </w:pPr>
      <w:hyperlink r:id="rId227"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28"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29"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1A7846" w:rsidP="000E5536">
      <w:pPr>
        <w:pStyle w:val="BodyText"/>
      </w:pPr>
      <w:hyperlink r:id="rId230"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1A7846" w:rsidP="000E5536">
      <w:pPr>
        <w:pStyle w:val="BodyText"/>
      </w:pPr>
      <w:hyperlink r:id="rId231"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1A7846" w:rsidP="000E5536">
      <w:pPr>
        <w:pStyle w:val="BodyText"/>
      </w:pPr>
      <w:hyperlink r:id="rId232"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1A7846" w:rsidP="00A75824">
      <w:pPr>
        <w:pStyle w:val="BodyText2"/>
      </w:pPr>
      <w:hyperlink r:id="rId233" w:history="1">
        <w:r w:rsidR="0042694C" w:rsidRPr="0077669C">
          <w:rPr>
            <w:rStyle w:val="Hyperlink"/>
          </w:rPr>
          <w:t>http://www.scidb.org/</w:t>
        </w:r>
      </w:hyperlink>
    </w:p>
    <w:p w14:paraId="07360DA6" w14:textId="569CAC76"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4"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5"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36" w:history="1">
        <w:r w:rsidRPr="0077669C">
          <w:rPr>
            <w:rStyle w:val="Hyperlink"/>
          </w:rPr>
          <w:t>http://aws.amazon.com/elasticmapreduce/</w:t>
        </w:r>
      </w:hyperlink>
    </w:p>
    <w:p w14:paraId="6F73C7AB" w14:textId="34E8B195" w:rsidR="00B37D09" w:rsidRDefault="00C476E5" w:rsidP="0034374E">
      <w:pPr>
        <w:pStyle w:val="Heading3"/>
      </w:pPr>
      <w:bookmarkStart w:id="66" w:name="_Toc315774572"/>
      <w:r>
        <w:t>Performance</w:t>
      </w:r>
      <w:bookmarkEnd w:id="66"/>
    </w:p>
    <w:p w14:paraId="47BFF01E" w14:textId="77777777" w:rsidR="00B37D09" w:rsidRDefault="001A7846" w:rsidP="00A75824">
      <w:pPr>
        <w:pStyle w:val="BodyText2"/>
      </w:pPr>
      <w:hyperlink r:id="rId237" w:history="1">
        <w:r w:rsidR="00C476E5" w:rsidRPr="0077669C">
          <w:rPr>
            <w:rStyle w:val="Hyperlink"/>
          </w:rPr>
          <w:t>http://sortbenchmark.org/</w:t>
        </w:r>
      </w:hyperlink>
    </w:p>
    <w:p w14:paraId="296B98A0" w14:textId="0372459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1A7846" w:rsidP="00A75824">
      <w:pPr>
        <w:pStyle w:val="BodyText2"/>
      </w:pPr>
      <w:hyperlink r:id="rId238"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lastRenderedPageBreak/>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9"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lastRenderedPageBreak/>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1A7846" w:rsidP="00A75824">
      <w:pPr>
        <w:pStyle w:val="BodyText2"/>
      </w:pPr>
      <w:hyperlink r:id="rId240"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lastRenderedPageBreak/>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1"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lastRenderedPageBreak/>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42"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3"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lastRenderedPageBreak/>
        <w:t xml:space="preserve">Calculating the </w:t>
      </w:r>
      <w:r w:rsidR="00137111">
        <w:t xml:space="preserve">total </w:t>
      </w:r>
      <w:r w:rsidR="00351B65">
        <w:t xml:space="preserve">species </w:t>
      </w:r>
      <w:r>
        <w:t>range areas</w:t>
      </w:r>
      <w:bookmarkEnd w:id="69"/>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45" w:history="1">
        <w:r w:rsidRPr="008572C4">
          <w:rPr>
            <w:rStyle w:val="Hyperlink"/>
          </w:rPr>
          <w:t>Annex</w:t>
        </w:r>
      </w:hyperlink>
      <w:r>
        <w:t xml:space="preserve"> to this </w:t>
      </w:r>
      <w:hyperlink r:id="rId246" w:history="1">
        <w:r w:rsidRPr="008572C4">
          <w:rPr>
            <w:rStyle w:val="Hyperlink"/>
          </w:rPr>
          <w:t>paper</w:t>
        </w:r>
      </w:hyperlink>
      <w:r>
        <w:t xml:space="preserve">. </w:t>
      </w:r>
      <w:r w:rsidR="003C4137">
        <w:t xml:space="preserve">Implementing in </w:t>
      </w:r>
      <w:hyperlink r:id="rId247"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1A7846"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8"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lastRenderedPageBreak/>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9"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lastRenderedPageBreak/>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50"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1A7846" w:rsidP="008B550B">
      <w:pPr>
        <w:pStyle w:val="sql"/>
      </w:pPr>
      <w:hyperlink r:id="rId251"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lastRenderedPageBreak/>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1A7846" w:rsidP="008B550B">
      <w:pPr>
        <w:pStyle w:val="sql"/>
      </w:pPr>
      <w:hyperlink r:id="rId252"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3"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54"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5"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lastRenderedPageBreak/>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6"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lastRenderedPageBreak/>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57" w:history="1">
        <w:r w:rsidRPr="00762121">
          <w:rPr>
            <w:rStyle w:val="Hyperlink"/>
          </w:rPr>
          <w:t>here</w:t>
        </w:r>
      </w:hyperlink>
      <w:r>
        <w:t xml:space="preserve">.  We can use the Checklist Bank Web Service documented </w:t>
      </w:r>
      <w:hyperlink r:id="rId258" w:history="1">
        <w:r w:rsidRPr="00E650BA">
          <w:rPr>
            <w:rStyle w:val="Hyperlink"/>
          </w:rPr>
          <w:t>here</w:t>
        </w:r>
      </w:hyperlink>
      <w:r>
        <w:t xml:space="preserve"> to search for Deliphinus:</w:t>
      </w:r>
    </w:p>
    <w:p w14:paraId="1A97B269" w14:textId="77777777" w:rsidR="00E25E0B" w:rsidRDefault="001A7846" w:rsidP="00A75824">
      <w:pPr>
        <w:pStyle w:val="BodyText2"/>
      </w:pPr>
      <w:hyperlink r:id="rId259"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1A7846" w:rsidP="00A75824">
      <w:pPr>
        <w:pStyle w:val="BodyText2"/>
      </w:pPr>
      <w:hyperlink r:id="rId260"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61"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lastRenderedPageBreak/>
        <w:t>Filter non-marine species by Biofuel grids</w:t>
      </w:r>
      <w:bookmarkEnd w:id="74"/>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lastRenderedPageBreak/>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2"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6"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w:t>
      </w:r>
      <w:r w:rsidR="001A7846">
        <w:rPr>
          <w:noProof/>
        </w:rPr>
        <w:fldChar w:fldCharType="end"/>
      </w:r>
      <w:r>
        <w:t>: Extract by mask example and extracted GLC 2000 cells for Orang Utan</w:t>
      </w:r>
    </w:p>
    <w:p w14:paraId="29A04D8B" w14:textId="77777777" w:rsidR="009E4630" w:rsidRDefault="00D55CA0" w:rsidP="00A75824">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68" w:history="1">
        <w:r w:rsidRPr="00C0647A">
          <w:rPr>
            <w:rStyle w:val="Hyperlink"/>
          </w:rPr>
          <w:t>Malayan Leaf Nosed</w:t>
        </w:r>
      </w:hyperlink>
      <w:r>
        <w:t xml:space="preserve"> </w:t>
      </w:r>
      <w:r w:rsidR="00F47928">
        <w:t xml:space="preserve">bat only has 20% natural range and the </w:t>
      </w:r>
      <w:hyperlink r:id="rId269"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1"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1A7846" w:rsidP="002177DD">
            <w:pPr>
              <w:pStyle w:val="Tiny"/>
            </w:pPr>
            <w:hyperlink r:id="rId272" w:history="1">
              <w:r w:rsidR="00471D41" w:rsidRPr="00D03753">
                <w:rPr>
                  <w:rStyle w:val="Hyperlink"/>
                </w:rPr>
                <w:t>here</w:t>
              </w:r>
            </w:hyperlink>
          </w:p>
        </w:tc>
        <w:tc>
          <w:tcPr>
            <w:tcW w:w="1260" w:type="dxa"/>
          </w:tcPr>
          <w:p w14:paraId="1E82F15C" w14:textId="77777777" w:rsidR="00471D41" w:rsidRDefault="001A7846" w:rsidP="002177DD">
            <w:pPr>
              <w:pStyle w:val="Tiny"/>
            </w:pPr>
            <w:hyperlink r:id="rId273"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1A7846" w:rsidP="002177DD">
            <w:pPr>
              <w:pStyle w:val="Tiny"/>
            </w:pPr>
            <w:hyperlink r:id="rId274" w:history="1">
              <w:r w:rsidR="00471D41" w:rsidRPr="00D03753">
                <w:rPr>
                  <w:rStyle w:val="Hyperlink"/>
                </w:rPr>
                <w:t>here</w:t>
              </w:r>
            </w:hyperlink>
          </w:p>
        </w:tc>
        <w:tc>
          <w:tcPr>
            <w:tcW w:w="1260" w:type="dxa"/>
          </w:tcPr>
          <w:p w14:paraId="52AF9872" w14:textId="77777777" w:rsidR="00471D41" w:rsidRDefault="001A7846" w:rsidP="002177DD">
            <w:pPr>
              <w:pStyle w:val="Tiny"/>
            </w:pPr>
            <w:hyperlink r:id="rId275"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1A7846" w:rsidP="002177DD">
            <w:pPr>
              <w:pStyle w:val="Tiny"/>
            </w:pPr>
            <w:hyperlink r:id="rId276" w:history="1">
              <w:r w:rsidR="00471D41" w:rsidRPr="00D03753">
                <w:rPr>
                  <w:rStyle w:val="Hyperlink"/>
                </w:rPr>
                <w:t>here</w:t>
              </w:r>
            </w:hyperlink>
          </w:p>
        </w:tc>
        <w:tc>
          <w:tcPr>
            <w:tcW w:w="1260" w:type="dxa"/>
          </w:tcPr>
          <w:p w14:paraId="6760D031" w14:textId="77777777" w:rsidR="00471D41" w:rsidRPr="00AB68ED" w:rsidRDefault="001A7846" w:rsidP="002177DD">
            <w:pPr>
              <w:pStyle w:val="Tiny"/>
            </w:pPr>
            <w:hyperlink r:id="rId277"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1A7846" w:rsidP="002177DD">
            <w:pPr>
              <w:pStyle w:val="Tiny"/>
            </w:pPr>
            <w:hyperlink r:id="rId278" w:history="1">
              <w:r w:rsidR="00471D41" w:rsidRPr="001F5986">
                <w:rPr>
                  <w:rStyle w:val="Hyperlink"/>
                </w:rPr>
                <w:t>here</w:t>
              </w:r>
            </w:hyperlink>
          </w:p>
        </w:tc>
        <w:tc>
          <w:tcPr>
            <w:tcW w:w="1260" w:type="dxa"/>
          </w:tcPr>
          <w:p w14:paraId="137CF520" w14:textId="77777777" w:rsidR="00471D41" w:rsidRDefault="001A7846" w:rsidP="002177DD">
            <w:pPr>
              <w:pStyle w:val="Tiny"/>
            </w:pPr>
            <w:hyperlink r:id="rId279"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1A7846" w:rsidP="002177DD">
            <w:pPr>
              <w:pStyle w:val="Tiny"/>
            </w:pPr>
            <w:hyperlink r:id="rId280" w:history="1">
              <w:r w:rsidR="00471D41" w:rsidRPr="00120B3E">
                <w:rPr>
                  <w:rStyle w:val="Hyperlink"/>
                </w:rPr>
                <w:t>here</w:t>
              </w:r>
            </w:hyperlink>
          </w:p>
        </w:tc>
        <w:tc>
          <w:tcPr>
            <w:tcW w:w="1260" w:type="dxa"/>
          </w:tcPr>
          <w:p w14:paraId="2337495F" w14:textId="77777777" w:rsidR="00471D41" w:rsidRDefault="001A7846" w:rsidP="002177DD">
            <w:pPr>
              <w:pStyle w:val="Tiny"/>
            </w:pPr>
            <w:hyperlink r:id="rId281"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1A7846" w:rsidP="002177DD">
            <w:pPr>
              <w:pStyle w:val="Tiny"/>
            </w:pPr>
            <w:hyperlink r:id="rId282" w:history="1">
              <w:r w:rsidR="00471D41" w:rsidRPr="00F52BA7">
                <w:rPr>
                  <w:rStyle w:val="Hyperlink"/>
                </w:rPr>
                <w:t>here</w:t>
              </w:r>
            </w:hyperlink>
          </w:p>
        </w:tc>
        <w:tc>
          <w:tcPr>
            <w:tcW w:w="1260" w:type="dxa"/>
          </w:tcPr>
          <w:p w14:paraId="194D03DF" w14:textId="77777777" w:rsidR="00471D41" w:rsidRDefault="001A7846" w:rsidP="002177DD">
            <w:pPr>
              <w:pStyle w:val="Tiny"/>
            </w:pPr>
            <w:hyperlink r:id="rId283"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1A7846" w:rsidP="002177DD">
            <w:pPr>
              <w:pStyle w:val="Tiny"/>
            </w:pPr>
            <w:hyperlink r:id="rId284" w:history="1">
              <w:r w:rsidR="00471D41" w:rsidRPr="00D3378A">
                <w:rPr>
                  <w:rStyle w:val="Hyperlink"/>
                </w:rPr>
                <w:t>here</w:t>
              </w:r>
            </w:hyperlink>
          </w:p>
        </w:tc>
        <w:tc>
          <w:tcPr>
            <w:tcW w:w="1260" w:type="dxa"/>
          </w:tcPr>
          <w:p w14:paraId="1AFD0945" w14:textId="77777777" w:rsidR="00471D41" w:rsidRDefault="001A7846" w:rsidP="002177DD">
            <w:pPr>
              <w:pStyle w:val="Tiny"/>
            </w:pPr>
            <w:hyperlink r:id="rId285"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6"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87" w:history="1">
        <w:r w:rsidRPr="002064F2">
          <w:rPr>
            <w:rStyle w:val="Hyperlink"/>
          </w:rPr>
          <w:t>WebMercator</w:t>
        </w:r>
      </w:hyperlink>
      <w:r>
        <w:t xml:space="preserve"> and </w:t>
      </w:r>
      <w:hyperlink r:id="rId288"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89" w:history="1">
        <w:r w:rsidRPr="006E50A0">
          <w:rPr>
            <w:rStyle w:val="Hyperlink"/>
          </w:rPr>
          <w:t>WebMercator</w:t>
        </w:r>
      </w:hyperlink>
      <w:r>
        <w:t xml:space="preserve"> but are reversed in the </w:t>
      </w:r>
      <w:hyperlink r:id="rId290"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91"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92"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3"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4" w:history="1">
        <w:r w:rsidR="00E92F74" w:rsidRPr="00E92F74">
          <w:rPr>
            <w:rStyle w:val="Hyperlink"/>
          </w:rPr>
          <w:t>REST</w:t>
        </w:r>
      </w:hyperlink>
      <w:r w:rsidR="00E92F74">
        <w:t xml:space="preserve"> but not in </w:t>
      </w:r>
      <w:hyperlink r:id="rId295"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1A7846" w:rsidP="00A75824">
      <w:pPr>
        <w:pStyle w:val="BodyText2"/>
      </w:pPr>
      <w:hyperlink r:id="rId296"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7"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8"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1A7846" w:rsidP="00A75824">
      <w:pPr>
        <w:pStyle w:val="BodyText2"/>
      </w:pPr>
      <w:hyperlink r:id="rId299"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1A7846" w:rsidP="00A75824">
      <w:pPr>
        <w:pStyle w:val="BodyText2"/>
      </w:pPr>
      <w:hyperlink r:id="rId300"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1"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2"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3"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304"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5"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1A7846" w:rsidP="00A75824">
      <w:pPr>
        <w:pStyle w:val="BodyText2"/>
      </w:pPr>
      <w:hyperlink r:id="rId306" w:history="1">
        <w:r w:rsidR="002A37F4" w:rsidRPr="002A37F4">
          <w:rPr>
            <w:rStyle w:val="Hyperlink"/>
          </w:rPr>
          <w:t>Here</w:t>
        </w:r>
      </w:hyperlink>
      <w:r w:rsidR="002A37F4">
        <w:t xml:space="preserve"> is some help and </w:t>
      </w:r>
      <w:hyperlink r:id="rId307"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0ACEAE93" w:rsidR="00B34B72" w:rsidRDefault="00B34B72"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2</w:t>
      </w:r>
      <w:r w:rsidR="001A784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9"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1A7846" w:rsidP="000E5536">
      <w:pPr>
        <w:pStyle w:val="BodyText"/>
      </w:pPr>
      <w:hyperlink r:id="rId310"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1A7846" w:rsidP="00A75824">
      <w:pPr>
        <w:pStyle w:val="BodyText2"/>
      </w:pPr>
      <w:hyperlink r:id="rId311"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2"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3"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4"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15"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16"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7"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A75824">
      <w:pPr>
        <w:pStyle w:val="BodyText2"/>
      </w:pPr>
      <w:r>
        <w:t xml:space="preserve">But can it run multiprocess? see </w:t>
      </w:r>
      <w:hyperlink r:id="rId318"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9"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0"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1"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2"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23"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1A7846" w:rsidP="00A75824">
      <w:pPr>
        <w:pStyle w:val="BodyText2"/>
      </w:pPr>
      <w:hyperlink r:id="rId324"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25"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1A7846" w:rsidP="00A75824">
      <w:pPr>
        <w:pStyle w:val="BodyText2"/>
      </w:pPr>
      <w:hyperlink r:id="rId326"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1A7846" w:rsidP="00A75824">
            <w:pPr>
              <w:pStyle w:val="BodyText2"/>
              <w:cnfStyle w:val="000000000000" w:firstRow="0" w:lastRow="0" w:firstColumn="0" w:lastColumn="0" w:oddVBand="0" w:evenVBand="0" w:oddHBand="0" w:evenHBand="0" w:firstRowFirstColumn="0" w:firstRowLastColumn="0" w:lastRowFirstColumn="0" w:lastRowLastColumn="0"/>
            </w:pPr>
            <w:hyperlink r:id="rId327"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1A7846" w:rsidP="00A75824">
      <w:pPr>
        <w:pStyle w:val="BodyText2"/>
      </w:pPr>
      <w:hyperlink r:id="rId328"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29"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32"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82"/>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3"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4"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5"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36"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7"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1A7846" w:rsidP="00A75824">
      <w:pPr>
        <w:pStyle w:val="BodyText2"/>
      </w:pPr>
      <w:hyperlink r:id="rId338"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1A7846" w:rsidP="00A75824">
      <w:pPr>
        <w:pStyle w:val="BodyText2"/>
      </w:pPr>
      <w:hyperlink r:id="rId339"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1A7846" w:rsidP="00A75824">
      <w:pPr>
        <w:pStyle w:val="BodyText2"/>
      </w:pPr>
      <w:hyperlink r:id="rId340"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1"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2"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43" w:history="1">
        <w:r w:rsidR="00E53DEA" w:rsidRPr="00226724">
          <w:rPr>
            <w:rStyle w:val="Hyperlink"/>
          </w:rPr>
          <w:t>spechar7@hotmail.com</w:t>
        </w:r>
      </w:hyperlink>
      <w:r w:rsidR="001F6D8A">
        <w:t>.</w:t>
      </w:r>
      <w:r w:rsidR="00E53DEA">
        <w:t xml:space="preserve"> But there are </w:t>
      </w:r>
      <w:hyperlink r:id="rId344"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1A7846" w:rsidP="00505DB3">
            <w:pPr>
              <w:pStyle w:val="TableText"/>
              <w:rPr>
                <w:b/>
              </w:rPr>
            </w:pPr>
            <w:hyperlink r:id="rId345"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1A7846" w:rsidP="00505DB3">
            <w:pPr>
              <w:pStyle w:val="TableText"/>
              <w:rPr>
                <w:b/>
              </w:rPr>
            </w:pPr>
            <w:hyperlink r:id="rId346"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1A7846" w:rsidP="00505DB3">
            <w:pPr>
              <w:pStyle w:val="TableText"/>
              <w:rPr>
                <w:b/>
              </w:rPr>
            </w:pPr>
            <w:hyperlink r:id="rId347"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1A7846" w:rsidP="00505DB3">
            <w:pPr>
              <w:pStyle w:val="TableText"/>
              <w:rPr>
                <w:b/>
              </w:rPr>
            </w:pPr>
            <w:hyperlink r:id="rId348"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1A7846" w:rsidP="00505DB3">
            <w:pPr>
              <w:pStyle w:val="TableText"/>
              <w:rPr>
                <w:b/>
              </w:rPr>
            </w:pPr>
            <w:hyperlink r:id="rId349"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1A7846" w:rsidP="00505DB3">
            <w:pPr>
              <w:pStyle w:val="TableText"/>
              <w:rPr>
                <w:b/>
              </w:rPr>
            </w:pPr>
            <w:hyperlink r:id="rId350"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1" w:history="1">
        <w:r w:rsidR="00A16C3F" w:rsidRPr="00A16C3F">
          <w:rPr>
            <w:rStyle w:val="Hyperlink"/>
          </w:rPr>
          <w:t>here</w:t>
        </w:r>
      </w:hyperlink>
      <w:r w:rsidR="00A16C3F">
        <w:t>.</w:t>
      </w:r>
      <w:r w:rsidR="001A19CB">
        <w:t xml:space="preserve"> You can explore the API and the parameters here using the </w:t>
      </w:r>
      <w:hyperlink r:id="rId352"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53"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1A7846" w:rsidP="00505DB3">
            <w:pPr>
              <w:pStyle w:val="TableText"/>
            </w:pPr>
            <w:hyperlink r:id="rId354"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1A7846" w:rsidP="00505DB3">
            <w:pPr>
              <w:pStyle w:val="TableText"/>
            </w:pPr>
            <w:hyperlink r:id="rId355"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1A7846" w:rsidP="00505DB3">
            <w:pPr>
              <w:pStyle w:val="TableText"/>
            </w:pPr>
            <w:hyperlink r:id="rId356"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1A7846" w:rsidP="00505DB3">
            <w:pPr>
              <w:pStyle w:val="TableText"/>
            </w:pPr>
            <w:hyperlink r:id="rId357"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1A7846" w:rsidP="00505DB3">
            <w:pPr>
              <w:pStyle w:val="TableText"/>
            </w:pPr>
            <w:hyperlink r:id="rId358"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1A7846" w:rsidP="00505DB3">
            <w:pPr>
              <w:pStyle w:val="TableText"/>
            </w:pPr>
            <w:hyperlink r:id="rId359"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1A7846" w:rsidP="00505DB3">
            <w:pPr>
              <w:pStyle w:val="TableText"/>
            </w:pPr>
            <w:hyperlink r:id="rId360"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1A7846" w:rsidP="00505DB3">
            <w:pPr>
              <w:pStyle w:val="TableText"/>
            </w:pPr>
            <w:hyperlink r:id="rId361"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1A7846" w:rsidP="00505DB3">
            <w:pPr>
              <w:pStyle w:val="TableText"/>
            </w:pPr>
            <w:hyperlink r:id="rId362"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1A7846" w:rsidP="00505DB3">
            <w:pPr>
              <w:pStyle w:val="TableText"/>
            </w:pPr>
            <w:hyperlink r:id="rId363"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4"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5"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66"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7"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68"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69"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1"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2"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73"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4"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5">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7"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1A7846" w:rsidP="00A75824">
      <w:pPr>
        <w:pStyle w:val="BodyText2"/>
      </w:pPr>
      <w:hyperlink r:id="rId378"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1A7846" w:rsidP="00A75824">
      <w:pPr>
        <w:pStyle w:val="BodyText2"/>
      </w:pPr>
      <w:hyperlink r:id="rId379"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1A7846" w:rsidP="00A75824">
      <w:pPr>
        <w:pStyle w:val="BodyText2"/>
      </w:pPr>
      <w:hyperlink r:id="rId380"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81"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1A7846" w:rsidP="00A75824">
      <w:pPr>
        <w:pStyle w:val="BodyText2"/>
      </w:pPr>
      <w:hyperlink r:id="rId382"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83"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4"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85"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86" w:history="1">
        <w:r w:rsidRPr="00B238A4">
          <w:rPr>
            <w:rStyle w:val="Hyperlink"/>
          </w:rPr>
          <w:t>here</w:t>
        </w:r>
      </w:hyperlink>
      <w:r>
        <w:t xml:space="preserve">. This is a CIESIN </w:t>
      </w:r>
      <w:r w:rsidR="00BB137C">
        <w:t xml:space="preserve">initiative that is described </w:t>
      </w:r>
      <w:hyperlink r:id="rId387"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1A7846" w:rsidP="000E5536">
      <w:pPr>
        <w:pStyle w:val="BodyText"/>
      </w:pPr>
      <w:hyperlink r:id="rId388"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89" w:history="1">
        <w:r w:rsidRPr="00DD2C82">
          <w:rPr>
            <w:rStyle w:val="Hyperlink"/>
          </w:rPr>
          <w:t>OpenCV</w:t>
        </w:r>
      </w:hyperlink>
      <w:r>
        <w:t>.</w:t>
      </w:r>
      <w:r w:rsidR="004B197C">
        <w:t xml:space="preserve"> Here is a tutorial on how to create a video: </w:t>
      </w:r>
      <w:hyperlink r:id="rId390"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1A7846" w:rsidP="00A75824">
      <w:pPr>
        <w:pStyle w:val="BodyText2"/>
      </w:pPr>
      <w:hyperlink r:id="rId391" w:history="1">
        <w:r w:rsidR="00D07925" w:rsidRPr="0077669C">
          <w:rPr>
            <w:rStyle w:val="Hyperlink"/>
          </w:rPr>
          <w:t>http://h03-dev-vm7/eSpecies-REST/index.php</w:t>
        </w:r>
      </w:hyperlink>
    </w:p>
    <w:p w14:paraId="55EAE6A8" w14:textId="3CC9E174"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1A7846" w:rsidP="000E5536">
      <w:pPr>
        <w:pStyle w:val="BodyText"/>
      </w:pPr>
      <w:hyperlink r:id="rId392"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1A7846" w:rsidP="000E5536">
      <w:pPr>
        <w:pStyle w:val="ListBullet"/>
      </w:pPr>
      <w:hyperlink r:id="rId393" w:history="1">
        <w:r w:rsidR="002D1594" w:rsidRPr="0077669C">
          <w:rPr>
            <w:rStyle w:val="Hyperlink"/>
          </w:rPr>
          <w:t>http://webpy.org/download</w:t>
        </w:r>
      </w:hyperlink>
    </w:p>
    <w:p w14:paraId="02B15108" w14:textId="77777777" w:rsidR="002D1594" w:rsidRDefault="001A7846" w:rsidP="000E5536">
      <w:pPr>
        <w:pStyle w:val="ListBullet"/>
      </w:pPr>
      <w:hyperlink r:id="rId394"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1A7846" w:rsidP="000E5536">
      <w:pPr>
        <w:pStyle w:val="ListBullet"/>
      </w:pPr>
      <w:hyperlink r:id="rId395" w:history="1">
        <w:r w:rsidR="002D1594" w:rsidRPr="0077669C">
          <w:rPr>
            <w:rStyle w:val="Hyperlink"/>
          </w:rPr>
          <w:t>http://webpy.org/docs/0.3/tutorial</w:t>
        </w:r>
      </w:hyperlink>
    </w:p>
    <w:p w14:paraId="3154A27E" w14:textId="77777777" w:rsidR="002D1594" w:rsidRDefault="001A7846" w:rsidP="000E5536">
      <w:pPr>
        <w:pStyle w:val="ListBullet"/>
      </w:pPr>
      <w:hyperlink r:id="rId396"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7"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98"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9"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400"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1A7846" w:rsidP="00A75824">
      <w:pPr>
        <w:pStyle w:val="BodyText2"/>
      </w:pPr>
      <w:hyperlink r:id="rId401"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402"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3"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4"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5"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6"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7"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1A7846" w:rsidP="000E5536">
      <w:pPr>
        <w:pStyle w:val="BodyText"/>
      </w:pPr>
      <w:hyperlink r:id="rId408" w:history="1">
        <w:r w:rsidR="002D1594" w:rsidRPr="0077669C">
          <w:rPr>
            <w:rStyle w:val="Hyperlink"/>
          </w:rPr>
          <w:t>http://...api/person-by-id/1/pets</w:t>
        </w:r>
      </w:hyperlink>
    </w:p>
    <w:p w14:paraId="0C90C611" w14:textId="77777777" w:rsidR="002D1594" w:rsidRDefault="001A7846" w:rsidP="000E5536">
      <w:pPr>
        <w:pStyle w:val="BodyText"/>
      </w:pPr>
      <w:hyperlink r:id="rId409" w:history="1">
        <w:r w:rsidR="002D1594" w:rsidRPr="0077669C">
          <w:rPr>
            <w:rStyle w:val="Hyperlink"/>
          </w:rPr>
          <w:t>http://...api/person-by-id/1/pets.json</w:t>
        </w:r>
      </w:hyperlink>
    </w:p>
    <w:p w14:paraId="290B2B2E" w14:textId="77777777" w:rsidR="002D1594" w:rsidRDefault="001A7846" w:rsidP="000E5536">
      <w:pPr>
        <w:pStyle w:val="BodyText"/>
      </w:pPr>
      <w:hyperlink r:id="rId410" w:history="1">
        <w:r w:rsidR="002D1594" w:rsidRPr="0077669C">
          <w:rPr>
            <w:rStyle w:val="Hyperlink"/>
          </w:rPr>
          <w:t>http://...api/person-by-id/1/pets.xml</w:t>
        </w:r>
      </w:hyperlink>
    </w:p>
    <w:p w14:paraId="2C84559C" w14:textId="77777777" w:rsidR="002D1594" w:rsidRDefault="001A7846" w:rsidP="000E5536">
      <w:pPr>
        <w:pStyle w:val="BodyText"/>
      </w:pPr>
      <w:hyperlink r:id="rId411" w:history="1">
        <w:r w:rsidR="002D1594" w:rsidRPr="0077669C">
          <w:rPr>
            <w:rStyle w:val="Hyperlink"/>
          </w:rPr>
          <w:t>http://...api/person-by-id/1/pet/Snoopy/info.json</w:t>
        </w:r>
      </w:hyperlink>
    </w:p>
    <w:p w14:paraId="6BD5099A" w14:textId="77777777" w:rsidR="002D1594" w:rsidRDefault="001A7846" w:rsidP="00A75824">
      <w:pPr>
        <w:pStyle w:val="BodyText2"/>
      </w:pPr>
      <w:hyperlink r:id="rId412"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1A7846" w:rsidP="000E5536">
      <w:pPr>
        <w:pStyle w:val="BodyText"/>
      </w:pPr>
      <w:hyperlink r:id="rId413"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1A7846" w:rsidP="00A75824">
      <w:pPr>
        <w:pStyle w:val="BodyText2"/>
      </w:pPr>
      <w:hyperlink r:id="rId414"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15"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6"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7"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8"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9"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20"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1"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22"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1A7846" w:rsidP="000E5536">
      <w:pPr>
        <w:pStyle w:val="BodyText"/>
      </w:pPr>
      <w:hyperlink r:id="rId423"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1A7846" w:rsidP="00A75824">
      <w:pPr>
        <w:pStyle w:val="BodyText2"/>
      </w:pPr>
      <w:hyperlink r:id="rId424"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1A7846" w:rsidP="000E5536">
      <w:pPr>
        <w:pStyle w:val="BodyText"/>
      </w:pPr>
      <w:hyperlink r:id="rId425"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26"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1A7846" w:rsidP="00A75824">
      <w:pPr>
        <w:pStyle w:val="BodyText2"/>
      </w:pPr>
      <w:hyperlink r:id="rId427"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1A7846" w:rsidP="00A75824">
      <w:pPr>
        <w:pStyle w:val="BodyText2"/>
      </w:pPr>
      <w:hyperlink r:id="rId428"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7" w:name="_Ref369693258"/>
      <w:r>
        <w:t>PDF return</w:t>
      </w:r>
      <w:bookmarkEnd w:id="107"/>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1A7846" w:rsidP="00A75824">
      <w:pPr>
        <w:pStyle w:val="BodyText2"/>
      </w:pPr>
      <w:hyperlink r:id="rId429"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1A7846" w:rsidP="00A75824">
      <w:pPr>
        <w:pStyle w:val="BodyText2"/>
      </w:pPr>
      <w:hyperlink r:id="rId430"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31"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32"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33"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4"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5"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1A7846" w:rsidP="00A75824">
      <w:pPr>
        <w:pStyle w:val="BodyText2"/>
      </w:pPr>
      <w:hyperlink r:id="rId436"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7"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38"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39"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40"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41"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42"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1A7846" w:rsidP="00A75824">
      <w:pPr>
        <w:pStyle w:val="BodyText2"/>
      </w:pPr>
      <w:hyperlink r:id="rId443"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1A7846" w:rsidP="00A75824">
      <w:pPr>
        <w:pStyle w:val="BodyText2"/>
      </w:pPr>
      <w:hyperlink r:id="rId444"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1A7846" w:rsidP="000E5536">
      <w:pPr>
        <w:pStyle w:val="BodyText"/>
      </w:pPr>
      <w:hyperlink r:id="rId445"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1A7846" w:rsidP="000E5536">
      <w:pPr>
        <w:pStyle w:val="BodyText"/>
      </w:pPr>
      <w:hyperlink r:id="rId446"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1A7846" w:rsidP="000E5536">
      <w:pPr>
        <w:pStyle w:val="BodyText"/>
      </w:pPr>
      <w:hyperlink r:id="rId447"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1A7846" w:rsidP="00A75824">
      <w:pPr>
        <w:pStyle w:val="BodyText2"/>
      </w:pPr>
      <w:hyperlink r:id="rId448" w:history="1">
        <w:r w:rsidR="00EB5668">
          <w:rPr>
            <w:rStyle w:val="Hyperlink"/>
          </w:rPr>
          <w:t>http://h03-dev-vm7/cgi-bin/eSpecies/species/map/17975</w:t>
        </w:r>
      </w:hyperlink>
    </w:p>
    <w:p w14:paraId="3F75FC9A" w14:textId="77777777" w:rsidR="00EB5668" w:rsidRDefault="001A7846" w:rsidP="00A75824">
      <w:pPr>
        <w:pStyle w:val="BodyText2"/>
      </w:pPr>
      <w:hyperlink r:id="rId449" w:history="1">
        <w:r w:rsidR="00EB5668">
          <w:rPr>
            <w:rStyle w:val="Hyperlink"/>
          </w:rPr>
          <w:t>http://h03-dev-vm7/cgi-bin/eSpecies/species/xyz/17975</w:t>
        </w:r>
      </w:hyperlink>
    </w:p>
    <w:p w14:paraId="2C6863D5" w14:textId="77777777" w:rsidR="00EB5668" w:rsidRDefault="001A7846" w:rsidP="00A75824">
      <w:pPr>
        <w:pStyle w:val="BodyText2"/>
      </w:pPr>
      <w:hyperlink r:id="rId450" w:history="1">
        <w:r w:rsidR="00EB5668">
          <w:rPr>
            <w:rStyle w:val="Hyperlink"/>
          </w:rPr>
          <w:t>http://h03-dev-vm7/cgi-bin/eSpecies/pa/map/785</w:t>
        </w:r>
      </w:hyperlink>
    </w:p>
    <w:p w14:paraId="3BCAAB96" w14:textId="77777777" w:rsidR="00EB5668" w:rsidRDefault="001A7846" w:rsidP="00A75824">
      <w:pPr>
        <w:pStyle w:val="BodyText2"/>
      </w:pPr>
      <w:hyperlink r:id="rId451" w:history="1">
        <w:r w:rsidR="00EB5668" w:rsidRPr="00C22EDF">
          <w:rPr>
            <w:rStyle w:val="Hyperlink"/>
          </w:rPr>
          <w:t>http://h03-dev-vm7/cgi-bin/eSpecies/pa/xyz/785</w:t>
        </w:r>
      </w:hyperlink>
    </w:p>
    <w:p w14:paraId="69255EB9" w14:textId="77777777" w:rsidR="00EB5668" w:rsidRDefault="001A7846" w:rsidP="00A75824">
      <w:pPr>
        <w:pStyle w:val="BodyText2"/>
      </w:pPr>
      <w:hyperlink r:id="rId452" w:history="1">
        <w:r w:rsidR="00EB5668">
          <w:rPr>
            <w:rStyle w:val="Hyperlink"/>
          </w:rPr>
          <w:t>http://h03-dev-vm7/cgi-bin/eSpecies/pa/speciescount/785</w:t>
        </w:r>
      </w:hyperlink>
    </w:p>
    <w:p w14:paraId="59AFD91D" w14:textId="77777777" w:rsidR="00EB5668" w:rsidRDefault="001A7846" w:rsidP="00A75824">
      <w:pPr>
        <w:pStyle w:val="BodyText2"/>
      </w:pPr>
      <w:hyperlink r:id="rId453" w:history="1">
        <w:r w:rsidR="008676E5" w:rsidRPr="00C22EDF">
          <w:rPr>
            <w:rStyle w:val="Hyperlink"/>
          </w:rPr>
          <w:t>http://h03-dev-vm7/cgi-bin/eSpecies/pa/specieslist/785</w:t>
        </w:r>
      </w:hyperlink>
    </w:p>
    <w:p w14:paraId="4A291BAE" w14:textId="77777777" w:rsidR="00A86F21" w:rsidRDefault="001A7846" w:rsidP="00A75824">
      <w:pPr>
        <w:pStyle w:val="BodyText2"/>
      </w:pPr>
      <w:hyperlink r:id="rId454" w:history="1">
        <w:r w:rsidR="00A86F21">
          <w:rPr>
            <w:rStyle w:val="Hyperlink"/>
          </w:rPr>
          <w:t>http://h03-dev-vm7/cgi-bin/eSpecies/richness/map/aves</w:t>
        </w:r>
      </w:hyperlink>
    </w:p>
    <w:p w14:paraId="2617BC80" w14:textId="77777777" w:rsidR="00D22686" w:rsidRDefault="001A7846" w:rsidP="00A75824">
      <w:pPr>
        <w:pStyle w:val="BodyText2"/>
      </w:pPr>
      <w:hyperlink r:id="rId455" w:history="1">
        <w:r w:rsidR="00D22686">
          <w:rPr>
            <w:rStyle w:val="Hyperlink"/>
          </w:rPr>
          <w:t>http://h03-dev-vm7/cgi-bin/eSpecies/richness/xyz/aves</w:t>
        </w:r>
      </w:hyperlink>
    </w:p>
    <w:p w14:paraId="77A74F9E" w14:textId="77777777" w:rsidR="00B77447" w:rsidRDefault="001A7846" w:rsidP="00A75824">
      <w:pPr>
        <w:pStyle w:val="BodyText2"/>
      </w:pPr>
      <w:hyperlink r:id="rId456" w:history="1">
        <w:r w:rsidR="00B77447">
          <w:rPr>
            <w:rStyle w:val="Hyperlink"/>
          </w:rPr>
          <w:t>http://h03-dev-vm7/cgi-bin/eSpecies/bbox/25728,16008,27776,17032/species/map/17975</w:t>
        </w:r>
      </w:hyperlink>
    </w:p>
    <w:p w14:paraId="68A6476C" w14:textId="77777777" w:rsidR="00B77447" w:rsidRDefault="001A7846" w:rsidP="00A75824">
      <w:pPr>
        <w:pStyle w:val="BodyText2"/>
      </w:pPr>
      <w:hyperlink r:id="rId457" w:history="1">
        <w:r w:rsidR="00B77447">
          <w:rPr>
            <w:rStyle w:val="Hyperlink"/>
          </w:rPr>
          <w:t>http://h03-dev-vm7/cgi-bin/eSpecies/bbox/25728,16008,27776,17032/pa/map/785</w:t>
        </w:r>
      </w:hyperlink>
    </w:p>
    <w:p w14:paraId="4E0EF125" w14:textId="77777777" w:rsidR="00B77447" w:rsidRDefault="001A7846" w:rsidP="00A75824">
      <w:pPr>
        <w:pStyle w:val="BodyText2"/>
      </w:pPr>
      <w:hyperlink r:id="rId458" w:history="1">
        <w:r w:rsidR="00B77447">
          <w:rPr>
            <w:rStyle w:val="Hyperlink"/>
          </w:rPr>
          <w:t>http://h03-dev-vm7/cgi-bin/eSpecies/bbox/25728,16008,27776,17032/richness/map/aves</w:t>
        </w:r>
      </w:hyperlink>
    </w:p>
    <w:p w14:paraId="2E45FC66" w14:textId="77777777" w:rsidR="008676E5" w:rsidRDefault="001A7846" w:rsidP="00A75824">
      <w:pPr>
        <w:pStyle w:val="BodyText2"/>
      </w:pPr>
      <w:hyperlink r:id="rId459" w:history="1">
        <w:r w:rsidR="008676E5">
          <w:rPr>
            <w:rStyle w:val="Hyperlink"/>
          </w:rPr>
          <w:t>http://h03-dev-vm7/cgi-bin/eSpecies/bbox/25728,16008,27776,17032/speciescount</w:t>
        </w:r>
      </w:hyperlink>
    </w:p>
    <w:p w14:paraId="4DF0945E" w14:textId="77777777" w:rsidR="008676E5" w:rsidRDefault="001A7846" w:rsidP="00A75824">
      <w:pPr>
        <w:pStyle w:val="BodyText2"/>
      </w:pPr>
      <w:hyperlink r:id="rId460" w:history="1">
        <w:r w:rsidR="008676E5">
          <w:rPr>
            <w:rStyle w:val="Hyperlink"/>
          </w:rPr>
          <w:t>http://h03-dev-vm7/cgi-bin/eSpecies/bbox/25728,16008,27776,17032/specieslist</w:t>
        </w:r>
      </w:hyperlink>
    </w:p>
    <w:p w14:paraId="2178C6A6" w14:textId="77777777" w:rsidR="00AE0ABD" w:rsidRDefault="001A7846" w:rsidP="00A75824">
      <w:pPr>
        <w:pStyle w:val="BodyText2"/>
      </w:pPr>
      <w:hyperlink r:id="rId461" w:history="1">
        <w:r w:rsidR="00AE0ABD">
          <w:rPr>
            <w:rStyle w:val="Hyperlink"/>
          </w:rPr>
          <w:t>http://h03-dev-vm7/cgi-bin/eSpecies/bbox/25728,16008,27776,17032/pacount</w:t>
        </w:r>
      </w:hyperlink>
    </w:p>
    <w:p w14:paraId="31698262" w14:textId="77777777" w:rsidR="00AE0ABD" w:rsidRDefault="001A7846" w:rsidP="00A75824">
      <w:pPr>
        <w:pStyle w:val="BodyText2"/>
      </w:pPr>
      <w:hyperlink r:id="rId462" w:history="1">
        <w:r w:rsidR="00AE0ABD">
          <w:rPr>
            <w:rStyle w:val="Hyperlink"/>
          </w:rPr>
          <w:t>http://h03-dev-vm7/cgi-bin/eSpecies/bbox/25728,16008,27776,17032/palist</w:t>
        </w:r>
      </w:hyperlink>
    </w:p>
    <w:p w14:paraId="37BBA64B" w14:textId="77777777" w:rsidR="00770EB7" w:rsidRDefault="001A7846" w:rsidP="00A75824">
      <w:pPr>
        <w:pStyle w:val="BodyText2"/>
      </w:pPr>
      <w:hyperlink r:id="rId463" w:history="1">
        <w:r w:rsidR="00770EB7">
          <w:rPr>
            <w:rStyle w:val="Hyperlink"/>
          </w:rPr>
          <w:t>http://h03-dev-vm7/cgi-bin/eSpecies/quadkey/132320330232030/speciescount</w:t>
        </w:r>
      </w:hyperlink>
    </w:p>
    <w:p w14:paraId="34E76A08" w14:textId="77777777" w:rsidR="00770EB7" w:rsidRDefault="001A7846" w:rsidP="00A75824">
      <w:pPr>
        <w:pStyle w:val="BodyText2"/>
      </w:pPr>
      <w:hyperlink r:id="rId464" w:history="1">
        <w:r w:rsidR="00770EB7">
          <w:rPr>
            <w:rStyle w:val="Hyperlink"/>
          </w:rPr>
          <w:t>http://h03-dev-vm7/cgi-bin/eSpecies/quadkey/132320330232030/specieslist</w:t>
        </w:r>
      </w:hyperlink>
    </w:p>
    <w:p w14:paraId="2CDB8621" w14:textId="77777777" w:rsidR="00D14E0A" w:rsidRDefault="001A7846" w:rsidP="00A75824">
      <w:pPr>
        <w:pStyle w:val="BodyText2"/>
      </w:pPr>
      <w:hyperlink r:id="rId465" w:history="1">
        <w:r w:rsidR="00242F4A">
          <w:rPr>
            <w:rStyle w:val="Hyperlink"/>
          </w:rPr>
          <w:t>http://h03-dev-vm7/cgi-bin/eSpecies/quadkey/132320323113002/pacount</w:t>
        </w:r>
      </w:hyperlink>
      <w:r w:rsidR="00242F4A">
        <w:t xml:space="preserve"> </w:t>
      </w:r>
    </w:p>
    <w:p w14:paraId="7CB575ED" w14:textId="77777777" w:rsidR="00D14E0A" w:rsidRDefault="001A7846" w:rsidP="00A75824">
      <w:pPr>
        <w:pStyle w:val="BodyText2"/>
      </w:pPr>
      <w:hyperlink r:id="rId466" w:history="1">
        <w:r w:rsidR="00242F4A">
          <w:rPr>
            <w:rStyle w:val="Hyperlink"/>
          </w:rPr>
          <w:t>http://h03-dev-vm7/cgi-bin/eSpecies/quadkey/132320323113002/palist</w:t>
        </w:r>
      </w:hyperlink>
    </w:p>
    <w:p w14:paraId="587A1269" w14:textId="77777777" w:rsidR="00E42111" w:rsidRDefault="001A7846" w:rsidP="00A75824">
      <w:pPr>
        <w:pStyle w:val="BodyText2"/>
      </w:pPr>
      <w:hyperlink r:id="rId467" w:history="1">
        <w:r w:rsidR="00E42111">
          <w:rPr>
            <w:rStyle w:val="Hyperlink"/>
          </w:rPr>
          <w:t>http://h03-dev-vm7/cgi-bin/eSpecies/quadkeydata/map/1/17975</w:t>
        </w:r>
      </w:hyperlink>
    </w:p>
    <w:p w14:paraId="5E213629" w14:textId="77777777" w:rsidR="00B77447" w:rsidRDefault="001A7846" w:rsidP="00A75824">
      <w:pPr>
        <w:pStyle w:val="BodyText2"/>
      </w:pPr>
      <w:hyperlink r:id="rId468"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69"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1A7846" w:rsidP="000E5536">
      <w:pPr>
        <w:pStyle w:val="BodyText"/>
        <w:rPr>
          <w:rStyle w:val="Hyperlink"/>
        </w:rPr>
      </w:pPr>
      <w:hyperlink r:id="rId470"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71"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2"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1A7846" w:rsidP="00A75824">
      <w:pPr>
        <w:pStyle w:val="BodyText2"/>
      </w:pPr>
      <w:hyperlink r:id="rId473"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4"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75"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76"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77" w:history="1">
        <w:r w:rsidRPr="00BE1D5E">
          <w:rPr>
            <w:rStyle w:val="Hyperlink"/>
          </w:rPr>
          <w:t>here</w:t>
        </w:r>
      </w:hyperlink>
      <w:r>
        <w:t xml:space="preserve">.  You can then share that geoJson back using some Github specific HTML-embed code. </w:t>
      </w:r>
      <w:hyperlink r:id="rId478" w:history="1">
        <w:r w:rsidRPr="000B1C16">
          <w:rPr>
            <w:rStyle w:val="Hyperlink"/>
          </w:rPr>
          <w:t>Here</w:t>
        </w:r>
      </w:hyperlink>
      <w:r>
        <w:t xml:space="preserve"> is a quick demo. Here is the raw </w:t>
      </w:r>
      <w:hyperlink r:id="rId479" w:history="1">
        <w:r w:rsidRPr="000B1C16">
          <w:rPr>
            <w:rStyle w:val="Hyperlink"/>
          </w:rPr>
          <w:t>geojson</w:t>
        </w:r>
      </w:hyperlink>
      <w:r>
        <w:t xml:space="preserve">. You can also put the GeoJSON on Gist as a snippet of code which is great. Its available </w:t>
      </w:r>
      <w:hyperlink r:id="rId480"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81"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2" w:history="1">
        <w:r w:rsidRPr="00683027">
          <w:rPr>
            <w:rStyle w:val="Hyperlink"/>
          </w:rPr>
          <w:t>KOOP</w:t>
        </w:r>
      </w:hyperlink>
      <w:r>
        <w:t xml:space="preserve"> and a node.js implementation </w:t>
      </w:r>
      <w:hyperlink r:id="rId483" w:history="1">
        <w:r w:rsidRPr="00683027">
          <w:rPr>
            <w:rStyle w:val="Hyperlink"/>
          </w:rPr>
          <w:t>here</w:t>
        </w:r>
      </w:hyperlink>
      <w:r>
        <w:t xml:space="preserve">. </w:t>
      </w:r>
      <w:r w:rsidR="00791FF1">
        <w:t xml:space="preserve">Also </w:t>
      </w:r>
      <w:hyperlink r:id="rId484"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85"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6"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87"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1A7846" w:rsidP="00A75824">
      <w:pPr>
        <w:pStyle w:val="BodyText2"/>
      </w:pPr>
      <w:hyperlink r:id="rId488"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A75824">
      <w:pPr>
        <w:pStyle w:val="BodyText2"/>
      </w:pPr>
      <w:r>
        <w:t xml:space="preserve">There are lots of ecology tools here: </w:t>
      </w:r>
      <w:hyperlink r:id="rId489"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A75824">
      <w:pPr>
        <w:pStyle w:val="BodyText2"/>
      </w:pPr>
      <w:r>
        <w:t xml:space="preserve">Complementarity based software </w:t>
      </w:r>
      <w:hyperlink r:id="rId490"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1"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2"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3"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4"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95"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1A7846" w:rsidP="00FB034E">
      <w:pPr>
        <w:pStyle w:val="BodyText2"/>
      </w:pPr>
      <w:hyperlink r:id="rId496"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CE0402">
      <w:pPr>
        <w:pStyle w:val="BodyText2"/>
      </w:pPr>
      <w:r>
        <w:t>Jorges website is here:</w:t>
      </w:r>
    </w:p>
    <w:p w14:paraId="2845D883" w14:textId="77777777" w:rsidR="00CE0402" w:rsidRDefault="001A7846" w:rsidP="00CE0402">
      <w:pPr>
        <w:pStyle w:val="BodyText2"/>
      </w:pPr>
      <w:hyperlink r:id="rId497" w:history="1">
        <w:r w:rsidR="00CE0402" w:rsidRPr="00707B3F">
          <w:rPr>
            <w:rStyle w:val="Hyperlink"/>
          </w:rPr>
          <w:t>http://fise.jrc.ec.europa.eu/canhemon/slippy_map_ol2/</w:t>
        </w:r>
      </w:hyperlink>
      <w:r w:rsidR="00CE0402">
        <w:t xml:space="preserve"> </w:t>
      </w:r>
    </w:p>
    <w:p w14:paraId="1A8FE44C" w14:textId="77777777" w:rsidR="00CE0402" w:rsidRDefault="00CE0402" w:rsidP="00CE0402">
      <w:pPr>
        <w:pStyle w:val="BodyText2"/>
      </w:pPr>
      <w:r>
        <w:t>Using the WMS service:</w:t>
      </w:r>
    </w:p>
    <w:p w14:paraId="1D35EEC2" w14:textId="77777777" w:rsidR="00CE0402" w:rsidRPr="00A219EA" w:rsidRDefault="00CE0402" w:rsidP="00CE0402">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CE0402">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8"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CE0402">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375D6A">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BD031B">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2F660D">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E60ED5">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CE0402">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407F7D">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CE0402">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D00F0D">
      <w:pPr>
        <w:pStyle w:val="Heading6"/>
      </w:pPr>
      <w:r>
        <w:t>Attempt 5</w:t>
      </w:r>
    </w:p>
    <w:p w14:paraId="4B1BCF43" w14:textId="761186F7" w:rsidR="00D00F0D" w:rsidRDefault="00D00F0D" w:rsidP="00D00F0D">
      <w:pPr>
        <w:pStyle w:val="BodyText2"/>
      </w:pPr>
      <w:r>
        <w:t>While processing Australia for 199</w:t>
      </w:r>
      <w:r w:rsidR="000D4ADD">
        <w:t>6</w:t>
      </w:r>
      <w:r>
        <w:t>:</w:t>
      </w:r>
    </w:p>
    <w:p w14:paraId="3BC64B5E" w14:textId="4175466E" w:rsidR="00D00F0D" w:rsidRDefault="00D00F0D" w:rsidP="00D00F0D">
      <w:pPr>
        <w:pStyle w:val="GPError"/>
      </w:pPr>
      <w:r>
        <w:t>Traceback (most recent call last):</w:t>
      </w:r>
    </w:p>
    <w:p w14:paraId="41461AFB" w14:textId="77777777" w:rsidR="00D00F0D" w:rsidRDefault="00D00F0D" w:rsidP="00D00F0D">
      <w:pPr>
        <w:pStyle w:val="GPError"/>
      </w:pPr>
      <w:r>
        <w:t xml:space="preserve">  File "&lt;string&gt;", line 1723, in execute</w:t>
      </w:r>
    </w:p>
    <w:p w14:paraId="3985F41D" w14:textId="77777777" w:rsidR="00D00F0D" w:rsidRDefault="00D00F0D" w:rsidP="00D00F0D">
      <w:pPr>
        <w:pStyle w:val="GPError"/>
      </w:pPr>
      <w:r>
        <w:t xml:space="preserve">  File "&lt;string&gt;", line 1586, in getCoverageStatistics</w:t>
      </w:r>
    </w:p>
    <w:p w14:paraId="62F2C9B6" w14:textId="77777777" w:rsidR="00D00F0D" w:rsidRDefault="00D00F0D" w:rsidP="00D00F0D">
      <w:pPr>
        <w:pStyle w:val="GPError"/>
      </w:pPr>
      <w:r>
        <w:t xml:space="preserve">  File "c:\arcgis10.4\desktop10.5\arcpy\arcpy\management.py", line 4660, in Dissolve</w:t>
      </w:r>
    </w:p>
    <w:p w14:paraId="17312868" w14:textId="77777777" w:rsidR="00D00F0D" w:rsidRDefault="00D00F0D" w:rsidP="00D00F0D">
      <w:pPr>
        <w:pStyle w:val="GPError"/>
      </w:pPr>
      <w:r>
        <w:t xml:space="preserve">    raise e</w:t>
      </w:r>
    </w:p>
    <w:p w14:paraId="53E7D6BA" w14:textId="77777777" w:rsidR="00D00F0D" w:rsidRDefault="00D00F0D" w:rsidP="00D00F0D">
      <w:pPr>
        <w:pStyle w:val="GPError"/>
      </w:pPr>
      <w:r>
        <w:t>ExecuteError: ERROR 999999: Error executing function.</w:t>
      </w:r>
    </w:p>
    <w:p w14:paraId="00257936" w14:textId="77777777" w:rsidR="00D00F0D" w:rsidRDefault="00D00F0D" w:rsidP="00D00F0D">
      <w:pPr>
        <w:pStyle w:val="GPError"/>
      </w:pPr>
      <w:r>
        <w:t>Out of memory [previous_coverage]</w:t>
      </w:r>
    </w:p>
    <w:p w14:paraId="7DCE8FF3" w14:textId="0F44709E" w:rsidR="00D00F0D" w:rsidRDefault="00D00F0D" w:rsidP="00D00F0D">
      <w:pPr>
        <w:pStyle w:val="GPError"/>
      </w:pPr>
      <w:r>
        <w:t>Failed to execute (Dissolve).</w:t>
      </w:r>
    </w:p>
    <w:p w14:paraId="4FA11106" w14:textId="514E6737" w:rsidR="00614DCB" w:rsidRDefault="00614DCB" w:rsidP="00614DCB">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1719DE">
      <w:pPr>
        <w:pStyle w:val="Heading6"/>
      </w:pPr>
      <w:r>
        <w:t>Attempt 6</w:t>
      </w:r>
    </w:p>
    <w:p w14:paraId="3F3FFA1C" w14:textId="2E2287CF" w:rsidR="001719DE" w:rsidRDefault="001719DE" w:rsidP="001719DE">
      <w:pPr>
        <w:pStyle w:val="BodyText2"/>
      </w:pPr>
      <w:r>
        <w:t>Runs until DEU 2004 when it just cycles the dissolve step round and round. Trying it running in the background.</w:t>
      </w:r>
      <w:r w:rsidR="00980806">
        <w:t xml:space="preserve"> No difference. Trying in ArcGIS Pro - there is a migration guide </w:t>
      </w:r>
      <w:hyperlink r:id="rId499"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7DC0E8FC" w14:textId="3A50A357" w:rsidR="006839B0" w:rsidRPr="00980806" w:rsidRDefault="006839B0" w:rsidP="001719DE">
      <w:pPr>
        <w:pStyle w:val="BodyText2"/>
        <w:rPr>
          <w:smallCaps/>
        </w:rPr>
      </w:pPr>
      <w:r>
        <w:t>Left it running for over 2 weeks over the xmas period in 2017/18 and it was still running on USA 1928 but then I scrolled up the results and I think this caused ArcGIS Pro to crash.</w:t>
      </w:r>
      <w:r w:rsidR="008F18DD">
        <w:t xml:space="preserve"> There was lots of disk writing</w:t>
      </w:r>
      <w:r w:rsidR="00E31E07">
        <w:t>.</w:t>
      </w:r>
    </w:p>
    <w:p w14:paraId="5AE4EF10" w14:textId="6F7ABBBF"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E94CE7">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lastRenderedPageBreak/>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500"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1"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502"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3"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1A7846" w:rsidP="00E851E0">
      <w:pPr>
        <w:pStyle w:val="BodyText2"/>
        <w:rPr>
          <w:rFonts w:ascii="Consolas" w:hAnsi="Consolas" w:cs="Consolas"/>
          <w:color w:val="000000"/>
          <w:sz w:val="13"/>
          <w:szCs w:val="13"/>
          <w:shd w:val="clear" w:color="auto" w:fill="FFFFFF"/>
        </w:rPr>
      </w:pPr>
      <w:hyperlink r:id="rId504"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lastRenderedPageBreak/>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05"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1A7846" w:rsidP="00E851E0">
      <w:pPr>
        <w:pStyle w:val="BodyText2"/>
      </w:pPr>
      <w:hyperlink r:id="rId506"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507"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508" w:history="1">
        <w:r>
          <w:rPr>
            <w:rStyle w:val="Hyperlink"/>
          </w:rPr>
          <w:t>http://help.arcgis.com/en/webapi/javascript/arcgis/help/jshelp_start.htm</w:t>
        </w:r>
      </w:hyperlink>
      <w:r>
        <w:t>) there is no support for extending GraphicsLayer, but I have extended it to create the quadkeyLayer (</w:t>
      </w:r>
      <w:hyperlink r:id="rId509"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t xml:space="preserve">The eSpecies layer extends the DynamicMapServiceLayer class to render the data from the eSpecies WMS services in the ArcGIS Javascript API. </w:t>
      </w:r>
      <w:hyperlink r:id="rId510"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lastRenderedPageBreak/>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1"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1A7846" w:rsidP="00E851E0">
      <w:pPr>
        <w:pStyle w:val="BodyText"/>
      </w:pPr>
      <w:hyperlink r:id="rId516"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1A7846" w:rsidP="00E851E0">
      <w:pPr>
        <w:pStyle w:val="BodyText2"/>
      </w:pPr>
      <w:hyperlink r:id="rId517"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lastRenderedPageBreak/>
        <w:t xml:space="preserve">Here is an example of using the HTML5 canvas in the Javascript API: </w:t>
      </w:r>
      <w:hyperlink r:id="rId518"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4" w:name="_Toc315774611"/>
      <w:r>
        <w:t>Development on the eHabitat machine</w:t>
      </w:r>
      <w:bookmarkEnd w:id="114"/>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19"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1A7846" w:rsidP="00E851E0">
      <w:pPr>
        <w:pStyle w:val="BodyText2"/>
      </w:pPr>
      <w:hyperlink r:id="rId520"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1A7846" w:rsidP="00E851E0">
      <w:pPr>
        <w:pStyle w:val="BodyText2"/>
      </w:pPr>
      <w:hyperlink r:id="rId521"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5" w:name="_Toc315774613"/>
      <w:r>
        <w:t>Getting quadkeys for a search polygon</w:t>
      </w:r>
      <w:bookmarkEnd w:id="115"/>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lastRenderedPageBreak/>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6" w:name="_Ref333584309"/>
      <w:r>
        <w:t>Pixel manipulation with HTML5 canvas element</w:t>
      </w:r>
      <w:bookmarkEnd w:id="116"/>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2"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23"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4"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1A7846" w:rsidP="00E851E0">
      <w:pPr>
        <w:pStyle w:val="BodyText2"/>
      </w:pPr>
      <w:hyperlink r:id="rId525" w:history="1">
        <w:r w:rsidR="00E851E0">
          <w:rPr>
            <w:rStyle w:val="Hyperlink"/>
          </w:rPr>
          <w:t>http://ajax.googleapis.com/ajax/libs/dojo/1.8.1/dijit//form/Select.js</w:t>
        </w:r>
      </w:hyperlink>
    </w:p>
    <w:p w14:paraId="6C0DBB0F" w14:textId="77777777" w:rsidR="00E851E0" w:rsidRDefault="001A7846" w:rsidP="00E851E0">
      <w:pPr>
        <w:pStyle w:val="BodyText"/>
      </w:pPr>
      <w:hyperlink r:id="rId526" w:history="1">
        <w:r w:rsidR="00E851E0">
          <w:rPr>
            <w:rStyle w:val="Hyperlink"/>
          </w:rPr>
          <w:t>http://serverapi.arcgisonline.com/jsapi/arcgis/3.4/js/dojo/dijit/form/Select.js</w:t>
        </w:r>
      </w:hyperlink>
    </w:p>
    <w:p w14:paraId="65CE28E1" w14:textId="77777777" w:rsidR="00E851E0" w:rsidRDefault="00E851E0" w:rsidP="00E851E0">
      <w:pPr>
        <w:pStyle w:val="BodyText2"/>
      </w:pPr>
      <w:r>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7" w:history="1">
        <w:r w:rsidRPr="00757DD0">
          <w:rPr>
            <w:rStyle w:val="Hyperlink"/>
          </w:rPr>
          <w:t>here</w:t>
        </w:r>
      </w:hyperlink>
      <w:r>
        <w:t>.</w:t>
      </w:r>
    </w:p>
    <w:p w14:paraId="6C58D3B5" w14:textId="77777777" w:rsidR="00E851E0" w:rsidRDefault="00E851E0" w:rsidP="00E851E0">
      <w:pPr>
        <w:pStyle w:val="Heading4"/>
      </w:pPr>
      <w:r>
        <w:lastRenderedPageBreak/>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28" w:history="1">
        <w:r w:rsidRPr="008913AD">
          <w:rPr>
            <w:rStyle w:val="Hyperlink"/>
          </w:rPr>
          <w:t>https://github.com/r3mi/poly2tri.js</w:t>
        </w:r>
      </w:hyperlink>
      <w:r>
        <w:t xml:space="preserve"> library works!!</w:t>
      </w:r>
    </w:p>
    <w:p w14:paraId="4DC0618A" w14:textId="77777777" w:rsidR="00E851E0" w:rsidRPr="00F813A0" w:rsidRDefault="001A7846" w:rsidP="00E851E0">
      <w:pPr>
        <w:pStyle w:val="BodyText2"/>
      </w:pPr>
      <w:hyperlink r:id="rId529" w:history="1">
        <w:r w:rsidR="00E851E0" w:rsidRPr="008913AD">
          <w:rPr>
            <w:rStyle w:val="Hyperlink"/>
          </w:rPr>
          <w:t>https://github.com/r3mi/poly2tri.js</w:t>
        </w:r>
      </w:hyperlink>
      <w:r w:rsidR="00E851E0">
        <w:t xml:space="preserve"> and </w:t>
      </w:r>
      <w:hyperlink r:id="rId530"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lastRenderedPageBreak/>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31"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1A7846" w:rsidP="00E851E0">
      <w:pPr>
        <w:pStyle w:val="ListBullet2"/>
      </w:pPr>
      <w:hyperlink r:id="rId532" w:history="1">
        <w:r w:rsidR="000B493D" w:rsidRPr="009A285E">
          <w:rPr>
            <w:rStyle w:val="Hyperlink"/>
          </w:rPr>
          <w:t>Exported</w:t>
        </w:r>
      </w:hyperlink>
      <w:r w:rsidR="000B493D">
        <w:t xml:space="preserve"> from Access to Postgresql and ran </w:t>
      </w:r>
      <w:hyperlink r:id="rId533"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4"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5" w:history="1">
        <w:r w:rsidR="00881259" w:rsidRPr="00881259">
          <w:rPr>
            <w:rStyle w:val="Hyperlink"/>
          </w:rPr>
          <w:t>FME</w:t>
        </w:r>
      </w:hyperlink>
    </w:p>
    <w:p w14:paraId="692A0CD3" w14:textId="678F7980" w:rsidR="00D04FE8" w:rsidRDefault="00D04FE8" w:rsidP="00E851E0">
      <w:pPr>
        <w:pStyle w:val="ListBullet2"/>
      </w:pPr>
      <w:r>
        <w:t xml:space="preserve">Ran </w:t>
      </w:r>
      <w:hyperlink r:id="rId536"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7"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8" w:history="1">
        <w:r w:rsidRPr="00881259">
          <w:rPr>
            <w:rStyle w:val="Hyperlink"/>
          </w:rPr>
          <w:t>FME</w:t>
        </w:r>
      </w:hyperlink>
    </w:p>
    <w:p w14:paraId="4DB541D4" w14:textId="648FE670" w:rsidR="00877800" w:rsidRDefault="006A32FB" w:rsidP="00E851E0">
      <w:pPr>
        <w:pStyle w:val="ListBullet2"/>
      </w:pPr>
      <w:r>
        <w:t xml:space="preserve">Ran </w:t>
      </w:r>
      <w:hyperlink r:id="rId539"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lastRenderedPageBreak/>
        <w:t>27/7/17</w:t>
      </w:r>
      <w:r>
        <w:tab/>
        <w:t>Producing the results for Christelle.</w:t>
      </w:r>
    </w:p>
    <w:p w14:paraId="7E1406EB" w14:textId="69B73B29" w:rsidR="00171500" w:rsidRDefault="00171500" w:rsidP="00E851E0">
      <w:pPr>
        <w:pStyle w:val="ListBullet2"/>
      </w:pPr>
      <w:r>
        <w:t xml:space="preserve">In the C9 db-server phpPgAdmin </w:t>
      </w:r>
      <w:hyperlink r:id="rId540"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41"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90A5C86"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A75824">
      <w:pPr>
        <w:pStyle w:val="BodyText2"/>
      </w:pPr>
      <w:r>
        <w:t xml:space="preserve">CAS protocol here </w:t>
      </w:r>
      <w:hyperlink r:id="rId542"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43"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45"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1A7846" w:rsidP="00A75824">
      <w:pPr>
        <w:pStyle w:val="BodyText2"/>
      </w:pPr>
      <w:hyperlink r:id="rId546"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1A7846" w:rsidP="00A75824">
      <w:pPr>
        <w:pStyle w:val="BodyText2"/>
      </w:pPr>
      <w:hyperlink r:id="rId547"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1A7846" w:rsidP="00A75824">
      <w:pPr>
        <w:pStyle w:val="BodyText2"/>
      </w:pPr>
      <w:hyperlink r:id="rId548"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49" w:history="1">
        <w:r w:rsidRPr="00EC2620">
          <w:rPr>
            <w:rStyle w:val="Hyperlink"/>
          </w:rPr>
          <w:t>http://dopa-services.jrc.ec.europa.eu/services</w:t>
        </w:r>
      </w:hyperlink>
      <w:r>
        <w:t xml:space="preserve"> ). However, if you want another application (e.g. </w:t>
      </w:r>
      <w:hyperlink r:id="rId550"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51"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52"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1A7846" w:rsidP="008B550B">
      <w:pPr>
        <w:pStyle w:val="Code"/>
      </w:pPr>
      <w:hyperlink r:id="rId553"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1A7846" w:rsidP="008B550B">
      <w:pPr>
        <w:pStyle w:val="Code"/>
      </w:pPr>
      <w:hyperlink r:id="rId554"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1A7846" w:rsidP="008B550B">
      <w:pPr>
        <w:pStyle w:val="Code"/>
      </w:pPr>
      <w:hyperlink r:id="rId555"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lastRenderedPageBreak/>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1A7846" w:rsidP="00A75824">
      <w:pPr>
        <w:pStyle w:val="BodyText2"/>
      </w:pPr>
      <w:hyperlink r:id="rId556"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1A7846" w:rsidP="00A75824">
      <w:pPr>
        <w:pStyle w:val="BodyText2"/>
      </w:pPr>
      <w:hyperlink r:id="rId557"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1A7846" w:rsidP="00A75824">
      <w:pPr>
        <w:pStyle w:val="BodyText2"/>
      </w:pPr>
      <w:hyperlink r:id="rId558"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1A7846" w:rsidP="00A75824">
      <w:pPr>
        <w:pStyle w:val="BodyText2"/>
      </w:pPr>
      <w:hyperlink r:id="rId559"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1A7846" w:rsidP="00A75824">
      <w:pPr>
        <w:pStyle w:val="BodyText2"/>
      </w:pPr>
      <w:hyperlink r:id="rId560"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1A7846" w:rsidP="00B779DA">
      <w:pPr>
        <w:pStyle w:val="BodyText2"/>
      </w:pPr>
      <w:hyperlink r:id="rId561"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62"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63"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lastRenderedPageBreak/>
        <w:t>Services</w:t>
      </w:r>
    </w:p>
    <w:p w14:paraId="1E744176" w14:textId="496ADDC9" w:rsidR="00B779DA" w:rsidRDefault="00B779DA" w:rsidP="00B779DA">
      <w:pPr>
        <w:pStyle w:val="Heading5"/>
      </w:pPr>
      <w:r>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64"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65" w:history="1">
        <w:r w:rsidR="000304A0" w:rsidRPr="000304A0">
          <w:rPr>
            <w:rStyle w:val="Hyperlink"/>
          </w:rPr>
          <w:t>here</w:t>
        </w:r>
      </w:hyperlink>
      <w:r w:rsidR="000304A0">
        <w:t xml:space="preserve">. </w:t>
      </w:r>
      <w:r w:rsidR="003D22E6">
        <w:t xml:space="preserve">Documentation available </w:t>
      </w:r>
      <w:hyperlink r:id="rId566"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67" w:history="1">
        <w:r w:rsidR="00487929" w:rsidRPr="00487929">
          <w:rPr>
            <w:rStyle w:val="Hyperlink"/>
          </w:rPr>
          <w:t>this</w:t>
        </w:r>
      </w:hyperlink>
      <w:r w:rsidR="00487929">
        <w:t xml:space="preserve"> page. </w:t>
      </w:r>
      <w:r>
        <w:t xml:space="preserve">There is a </w:t>
      </w:r>
      <w:hyperlink r:id="rId568"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69"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70"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1A7846" w:rsidP="002D2C56">
      <w:pPr>
        <w:pStyle w:val="BodyText2"/>
      </w:pPr>
      <w:hyperlink r:id="rId571"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1A7846" w:rsidP="0083409B">
      <w:pPr>
        <w:pStyle w:val="BodyText2"/>
      </w:pPr>
      <w:hyperlink r:id="rId572"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1A7846" w:rsidP="0083409B">
      <w:pPr>
        <w:pStyle w:val="BodyText2"/>
      </w:pPr>
      <w:hyperlink r:id="rId573"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1A7846" w:rsidP="00B20A6F">
      <w:pPr>
        <w:pStyle w:val="BodyText2"/>
      </w:pPr>
      <w:hyperlink r:id="rId574"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1A7846" w:rsidP="00487929">
      <w:pPr>
        <w:pStyle w:val="BodyText2"/>
      </w:pPr>
      <w:hyperlink r:id="rId575"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76"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7" w:name="RANGE!A1:D53"/>
            <w:r w:rsidRPr="00A426D6">
              <w:rPr>
                <w:lang w:val="en-GB"/>
              </w:rPr>
              <w:t>Field</w:t>
            </w:r>
            <w:bookmarkEnd w:id="117"/>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lastRenderedPageBreak/>
        <w:t>Serial</w:t>
      </w:r>
    </w:p>
    <w:p w14:paraId="2F332876" w14:textId="4C6AB1DE" w:rsidR="000C2C47" w:rsidRPr="000C2C47" w:rsidRDefault="000C2C47" w:rsidP="000C2C47">
      <w:pPr>
        <w:pStyle w:val="BodyText2"/>
      </w:pPr>
      <w:r>
        <w:t xml:space="preserve">Used for getting Journal metrics. </w:t>
      </w:r>
      <w:hyperlink r:id="rId577"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78"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2E5A35">
      <w:pPr>
        <w:pStyle w:val="BodyText2"/>
      </w:pPr>
      <w:r>
        <w:t xml:space="preserve">Is </w:t>
      </w:r>
      <w:hyperlink r:id="rId579"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2E5A35">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CC06EE">
      <w:pPr>
        <w:pStyle w:val="BodyText2"/>
      </w:pPr>
      <w:r>
        <w:t>Another one on 14/12/17 called mapboxPythonClient which has scopes for anything:</w:t>
      </w:r>
    </w:p>
    <w:p w14:paraId="55B796F9" w14:textId="6E9B9B3A" w:rsidR="00CC06EE" w:rsidRPr="00CC06EE" w:rsidRDefault="00CC06EE" w:rsidP="00CC06EE">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2E5A35">
      <w:pPr>
        <w:pStyle w:val="BodyText2"/>
      </w:pPr>
      <w:r>
        <w:t xml:space="preserve">Uploading the Intact Forest Landscapes (using instructions </w:t>
      </w:r>
      <w:hyperlink r:id="rId580"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2E5A35">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2E5A35">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2E5A35">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lastRenderedPageBreak/>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t>Using Python SDK</w:t>
      </w:r>
    </w:p>
    <w:p w14:paraId="24400224" w14:textId="77777777" w:rsidR="007216D5" w:rsidRPr="007216D5" w:rsidRDefault="007216D5" w:rsidP="007216D5">
      <w:pPr>
        <w:pStyle w:val="BodyText2"/>
      </w:pP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81"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1A7846" w:rsidP="003618AE">
      <w:pPr>
        <w:pStyle w:val="BodyText2"/>
        <w:rPr>
          <w:rStyle w:val="Hyperlink"/>
        </w:rPr>
      </w:pPr>
      <w:hyperlink r:id="rId582"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83"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lastRenderedPageBreak/>
        <w:t>Google Places API</w:t>
      </w:r>
    </w:p>
    <w:p w14:paraId="084FC8D5" w14:textId="0E56575C" w:rsidR="00C0164E" w:rsidRDefault="00C0164E" w:rsidP="00C0164E">
      <w:pPr>
        <w:pStyle w:val="Heading6"/>
      </w:pPr>
      <w:r>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1A7846" w:rsidP="003618AE">
      <w:pPr>
        <w:pStyle w:val="BodyText2"/>
      </w:pPr>
      <w:hyperlink r:id="rId584"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85"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86"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1A7846" w:rsidP="0015315A">
      <w:pPr>
        <w:pStyle w:val="BodyText2"/>
      </w:pPr>
      <w:hyperlink r:id="rId587"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1A7846" w:rsidP="0015315A">
      <w:pPr>
        <w:pStyle w:val="BodyText2"/>
      </w:pPr>
      <w:hyperlink r:id="rId588"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1A7846" w:rsidP="00AD18F4">
      <w:pPr>
        <w:pStyle w:val="BodyText2"/>
      </w:pPr>
      <w:hyperlink r:id="rId589"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1A7846" w:rsidP="003618AE">
      <w:pPr>
        <w:pStyle w:val="BodyText2"/>
      </w:pPr>
      <w:hyperlink r:id="rId590"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1A7846" w:rsidP="003618AE">
      <w:pPr>
        <w:pStyle w:val="BodyText2"/>
      </w:pPr>
      <w:hyperlink r:id="rId591"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1A7846" w:rsidP="003618AE">
      <w:pPr>
        <w:pStyle w:val="BodyText2"/>
      </w:pPr>
      <w:hyperlink r:id="rId592"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93"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8" w:name="_Ref364152256"/>
      <w:r>
        <w:t>Bing search API</w:t>
      </w:r>
      <w:bookmarkEnd w:id="118"/>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1A7846" w:rsidP="003618AE">
      <w:pPr>
        <w:pStyle w:val="BodyText2"/>
      </w:pPr>
      <w:hyperlink r:id="rId594"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95"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9" w:name="_Ref377374102"/>
      <w:r>
        <w:t>Species services</w:t>
      </w:r>
      <w:bookmarkEnd w:id="119"/>
    </w:p>
    <w:p w14:paraId="383D7411" w14:textId="77777777" w:rsidR="003618AE" w:rsidRDefault="003618AE" w:rsidP="003618AE">
      <w:pPr>
        <w:pStyle w:val="Heading5"/>
      </w:pPr>
      <w:bookmarkStart w:id="120"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lastRenderedPageBreak/>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1A7846" w:rsidP="003618AE">
      <w:pPr>
        <w:pStyle w:val="BodyText2"/>
      </w:pPr>
      <w:hyperlink r:id="rId596"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1A7846" w:rsidP="003618AE">
      <w:pPr>
        <w:pStyle w:val="BodyText2"/>
      </w:pPr>
      <w:hyperlink r:id="rId597"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98" w:anchor="rgbif" w:history="1">
        <w:r>
          <w:rPr>
            <w:rStyle w:val="Hyperlink"/>
          </w:rPr>
          <w:t>https://github.com/ropensci/rgbif/tree/newapi#rgbif</w:t>
        </w:r>
      </w:hyperlink>
      <w:r>
        <w:t>.</w:t>
      </w:r>
    </w:p>
    <w:p w14:paraId="0B606A74" w14:textId="77777777" w:rsidR="003618AE" w:rsidRDefault="003618AE" w:rsidP="003618AE">
      <w:pPr>
        <w:pStyle w:val="Heading6"/>
      </w:pPr>
      <w:bookmarkStart w:id="121" w:name="_Ref377472793"/>
      <w:r>
        <w:t>API v0.9</w:t>
      </w:r>
      <w:bookmarkEnd w:id="121"/>
    </w:p>
    <w:p w14:paraId="0CE08A48" w14:textId="77777777" w:rsidR="003618AE" w:rsidRDefault="003618AE" w:rsidP="003618AE">
      <w:pPr>
        <w:pStyle w:val="BodyText2"/>
      </w:pPr>
      <w:r>
        <w:t xml:space="preserve">The GBIF API is available here: </w:t>
      </w:r>
      <w:hyperlink r:id="rId599"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1A7846" w:rsidP="003618AE">
      <w:pPr>
        <w:pStyle w:val="BodyText2"/>
      </w:pPr>
      <w:hyperlink r:id="rId600"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1A7846" w:rsidP="003618AE">
      <w:pPr>
        <w:pStyle w:val="BodyText2"/>
      </w:pPr>
      <w:hyperlink r:id="rId601"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1A7846" w:rsidP="003618AE">
      <w:pPr>
        <w:pStyle w:val="BodyText2"/>
      </w:pPr>
      <w:hyperlink r:id="rId602"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1A7846" w:rsidP="003618AE">
      <w:pPr>
        <w:pStyle w:val="BodyText2"/>
      </w:pPr>
      <w:hyperlink r:id="rId603"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1A7846" w:rsidP="003618AE">
      <w:pPr>
        <w:pStyle w:val="BodyText2"/>
      </w:pPr>
      <w:hyperlink r:id="rId604"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1A7846" w:rsidP="003618AE">
      <w:pPr>
        <w:pStyle w:val="BodyText2"/>
      </w:pPr>
      <w:hyperlink r:id="rId605"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1A7846" w:rsidP="003618AE">
      <w:pPr>
        <w:pStyle w:val="BodyText2"/>
      </w:pPr>
      <w:hyperlink r:id="rId606"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1A7846" w:rsidP="003618AE">
      <w:pPr>
        <w:pStyle w:val="BodyText2"/>
      </w:pPr>
      <w:hyperlink r:id="rId607"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1A7846" w:rsidP="003618AE">
      <w:pPr>
        <w:pStyle w:val="BodyText2"/>
      </w:pPr>
      <w:hyperlink r:id="rId608"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609"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610"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20"/>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611"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1A7846" w:rsidP="003618AE">
      <w:pPr>
        <w:pStyle w:val="BodyText2"/>
        <w:rPr>
          <w:rStyle w:val="Hyperlink"/>
        </w:rPr>
      </w:pPr>
      <w:hyperlink r:id="rId612"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13"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14" w:history="1">
        <w:r w:rsidRPr="00141BF7">
          <w:rPr>
            <w:rStyle w:val="Hyperlink"/>
          </w:rPr>
          <w:t>script</w:t>
        </w:r>
      </w:hyperlink>
      <w:r>
        <w:t xml:space="preserve"> to use this to get common names and </w:t>
      </w:r>
      <w:hyperlink r:id="rId615"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lastRenderedPageBreak/>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16"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17"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18"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19"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1A7846" w:rsidP="00A75824">
      <w:pPr>
        <w:pStyle w:val="BodyText2"/>
      </w:pPr>
      <w:hyperlink r:id="rId620" w:history="1">
        <w:r w:rsidR="00E0003B" w:rsidRPr="00E0003B">
          <w:rPr>
            <w:rStyle w:val="Hyperlink"/>
          </w:rPr>
          <w:t>Here</w:t>
        </w:r>
      </w:hyperlink>
      <w:r w:rsidR="00E0003B">
        <w:t xml:space="preserve">. </w:t>
      </w:r>
      <w:hyperlink r:id="rId621"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22" w:name="_CORS_1"/>
      <w:bookmarkEnd w:id="122"/>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23" w:name="_gdal,_shapely_and"/>
      <w:bookmarkEnd w:id="123"/>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lastRenderedPageBreak/>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23"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24"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lastRenderedPageBreak/>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25"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4" w:name="_Jetty"/>
      <w:bookmarkEnd w:id="124"/>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26"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27"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8">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29"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31"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32"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lastRenderedPageBreak/>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lastRenderedPageBreak/>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lastRenderedPageBreak/>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33"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34" w:history="1">
        <w:r w:rsidRPr="00474C12">
          <w:rPr>
            <w:rStyle w:val="Hyperlink"/>
          </w:rPr>
          <w:t>here</w:t>
        </w:r>
      </w:hyperlink>
      <w:r>
        <w:t>.</w:t>
      </w:r>
    </w:p>
    <w:p w14:paraId="7585DC3C" w14:textId="23884805" w:rsidR="00887B97" w:rsidRDefault="00887B97" w:rsidP="00887B97">
      <w:pPr>
        <w:pStyle w:val="Heading6"/>
      </w:pPr>
      <w:r>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lastRenderedPageBreak/>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35"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36"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5" w:name="_Connecting"/>
      <w:bookmarkEnd w:id="125"/>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lastRenderedPageBreak/>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39"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lastRenderedPageBreak/>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0">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41"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42"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43" w:history="1">
        <w:r w:rsidRPr="00BA6565">
          <w:rPr>
            <w:rStyle w:val="Hyperlink"/>
          </w:rPr>
          <w:t>posted</w:t>
        </w:r>
      </w:hyperlink>
      <w:r>
        <w:t xml:space="preserve"> a question of the Cloud9 Community about creating custom images that contain the Cloud9 features, they replied pointing to the Docker </w:t>
      </w:r>
      <w:hyperlink r:id="rId644" w:history="1">
        <w:r w:rsidRPr="00BA6565">
          <w:rPr>
            <w:rStyle w:val="Hyperlink"/>
          </w:rPr>
          <w:t>workspace images</w:t>
        </w:r>
      </w:hyperlink>
      <w:r>
        <w:t xml:space="preserve">. I requested access to the alpha release of </w:t>
      </w:r>
      <w:hyperlink r:id="rId645"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lastRenderedPageBreak/>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47"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48"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49"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6" w:name="_gdal"/>
      <w:bookmarkEnd w:id="126"/>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lastRenderedPageBreak/>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50"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7" w:name="_tilemaker"/>
      <w:bookmarkEnd w:id="127"/>
      <w:r>
        <w:t>tilemaker</w:t>
      </w:r>
    </w:p>
    <w:p w14:paraId="67FCBB63" w14:textId="77777777" w:rsidR="00362FC9" w:rsidRDefault="00362FC9" w:rsidP="00A75824">
      <w:pPr>
        <w:pStyle w:val="BodyText2"/>
      </w:pPr>
      <w:r>
        <w:t xml:space="preserve">From </w:t>
      </w:r>
      <w:hyperlink r:id="rId651" w:history="1">
        <w:r w:rsidRPr="00465836">
          <w:rPr>
            <w:rStyle w:val="Hyperlink"/>
          </w:rPr>
          <w:t>https://github.com/systemed/tilemaker#installing</w:t>
        </w:r>
      </w:hyperlink>
      <w:r>
        <w:t xml:space="preserve"> and </w:t>
      </w:r>
      <w:hyperlink r:id="rId652"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lastRenderedPageBreak/>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53"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1A7846" w:rsidP="00A75824">
      <w:pPr>
        <w:pStyle w:val="BodyText2"/>
      </w:pPr>
      <w:hyperlink r:id="rId654"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1A7846" w:rsidP="00A75824">
      <w:pPr>
        <w:pStyle w:val="BodyText2"/>
      </w:pPr>
      <w:hyperlink r:id="rId655"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56"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lastRenderedPageBreak/>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57"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58"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lastRenderedPageBreak/>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60"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8" w:name="_Postgresql"/>
      <w:bookmarkEnd w:id="128"/>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9" w:name="_Python_REST_Server"/>
      <w:bookmarkEnd w:id="129"/>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lastRenderedPageBreak/>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61"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lastRenderedPageBreak/>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62"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63"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0" w:name="_Connecting_and_running"/>
      <w:bookmarkEnd w:id="130"/>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lastRenderedPageBreak/>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66"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67"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1" w:name="_On_Ubuntu_14.04"/>
      <w:bookmarkEnd w:id="131"/>
      <w:r>
        <w:t>On Ubuntu 14.04</w:t>
      </w:r>
    </w:p>
    <w:p w14:paraId="3FD2EB86" w14:textId="77777777" w:rsidR="0050563E" w:rsidRDefault="0050563E" w:rsidP="0050563E">
      <w:pPr>
        <w:pStyle w:val="BodyText2"/>
      </w:pPr>
      <w:r>
        <w:t xml:space="preserve">Installing on Ubuntu on Cloud9. Following instructions </w:t>
      </w:r>
      <w:hyperlink r:id="rId668"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lastRenderedPageBreak/>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69"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2" w:name="_Ref448923250"/>
      <w:r>
        <w:t>Creating a new project and service account</w:t>
      </w:r>
      <w:bookmarkEnd w:id="132"/>
    </w:p>
    <w:p w14:paraId="7878F4B4" w14:textId="77777777" w:rsidR="00472767" w:rsidRDefault="00472767" w:rsidP="0050563E">
      <w:pPr>
        <w:pStyle w:val="ListBullet"/>
      </w:pPr>
      <w:r>
        <w:t xml:space="preserve">Went to the Google Credentials Page </w:t>
      </w:r>
      <w:hyperlink r:id="rId670"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72"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73"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lastRenderedPageBreak/>
        <w:t>Using</w:t>
      </w:r>
    </w:p>
    <w:p w14:paraId="1C3D29A4" w14:textId="77777777" w:rsidR="00472767" w:rsidRPr="00D17568" w:rsidRDefault="00472767" w:rsidP="0050563E">
      <w:pPr>
        <w:pStyle w:val="BodyText2"/>
      </w:pPr>
      <w:r>
        <w:t xml:space="preserve">The documentation is available </w:t>
      </w:r>
      <w:hyperlink r:id="rId674"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75"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76"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77"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lastRenderedPageBreak/>
        <w:t>oauth2client</w:t>
      </w:r>
    </w:p>
    <w:p w14:paraId="76254A48" w14:textId="77777777" w:rsidR="00472767" w:rsidRPr="008F0B96" w:rsidRDefault="00472767" w:rsidP="0050563E">
      <w:pPr>
        <w:pStyle w:val="BodyText2"/>
      </w:pPr>
      <w:r>
        <w:t xml:space="preserve">This is available from </w:t>
      </w:r>
      <w:hyperlink r:id="rId678"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79"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80"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81" w:anchor="2-set-up-credentials" w:history="1">
        <w:r w:rsidRPr="00341B8D">
          <w:rPr>
            <w:rStyle w:val="Hyperlink"/>
          </w:rPr>
          <w:t>here</w:t>
        </w:r>
      </w:hyperlink>
      <w:r>
        <w:t>.</w:t>
      </w:r>
    </w:p>
    <w:p w14:paraId="62077B89" w14:textId="77777777" w:rsidR="00472767" w:rsidRDefault="00472767" w:rsidP="0050563E">
      <w:pPr>
        <w:pStyle w:val="Heading8"/>
      </w:pPr>
      <w:r>
        <w:lastRenderedPageBreak/>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82"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lastRenderedPageBreak/>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84" w:history="1">
        <w:r w:rsidRPr="00BF7AD8">
          <w:rPr>
            <w:rStyle w:val="Hyperlink"/>
          </w:rPr>
          <w:t>a.cottam@gmail.com</w:t>
        </w:r>
      </w:hyperlink>
      <w:r>
        <w:t xml:space="preserve"> and so the service account was still failing to upload. Trying to go to the consent page on </w:t>
      </w:r>
      <w:hyperlink r:id="rId685"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86"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87"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88"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t xml:space="preserve">You can scale your apps memory to give you more either manually or automatically using a Standard or Flexible environment (see </w:t>
      </w:r>
      <w:hyperlink r:id="rId689" w:history="1">
        <w:r w:rsidRPr="00915AF1">
          <w:rPr>
            <w:rStyle w:val="Hyperlink"/>
          </w:rPr>
          <w:t>here</w:t>
        </w:r>
      </w:hyperlink>
      <w:r>
        <w:t>).</w:t>
      </w:r>
      <w:r w:rsidR="00243663">
        <w:t xml:space="preserve"> In the Standard environment, the scaling is specified in the *.yaml file according to </w:t>
      </w:r>
      <w:hyperlink r:id="rId690"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lastRenderedPageBreak/>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91"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3" w:name="_Using_Cloud9"/>
      <w:bookmarkEnd w:id="133"/>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4" w:name="_Add_Cloud9_SSH"/>
      <w:bookmarkEnd w:id="134"/>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92"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93"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94"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lastRenderedPageBreak/>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5" w:name="_Node.js"/>
      <w:bookmarkEnd w:id="135"/>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95" w:history="1">
        <w:r w:rsidRPr="005629AD">
          <w:rPr>
            <w:rStyle w:val="Hyperlink"/>
          </w:rPr>
          <w:t>here</w:t>
        </w:r>
      </w:hyperlink>
      <w:r>
        <w:t>.</w:t>
      </w:r>
    </w:p>
    <w:p w14:paraId="16124D24" w14:textId="77777777" w:rsidR="007310AE" w:rsidRDefault="007310AE" w:rsidP="007310AE">
      <w:pPr>
        <w:pStyle w:val="Heading8"/>
      </w:pPr>
      <w:bookmarkStart w:id="136" w:name="_Adding_additional_disks"/>
      <w:bookmarkEnd w:id="136"/>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96"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lastRenderedPageBreak/>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97"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98"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99"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lastRenderedPageBreak/>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700"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01"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lastRenderedPageBreak/>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704"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705"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1A7846" w:rsidP="0050563E">
      <w:pPr>
        <w:pStyle w:val="BodyText2"/>
      </w:pPr>
      <w:hyperlink r:id="rId706"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7" w:name="_Installing_1"/>
      <w:bookmarkEnd w:id="137"/>
      <w:r>
        <w:t>Installing</w:t>
      </w:r>
    </w:p>
    <w:p w14:paraId="55FB620F" w14:textId="77777777" w:rsidR="00472767" w:rsidRDefault="001A7846" w:rsidP="0050563E">
      <w:pPr>
        <w:pStyle w:val="BodyText2"/>
      </w:pPr>
      <w:hyperlink r:id="rId707"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708"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lastRenderedPageBreak/>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1A7846" w:rsidP="002125FE">
      <w:pPr>
        <w:pStyle w:val="BodyText2"/>
      </w:pPr>
      <w:hyperlink r:id="rId709"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lastRenderedPageBreak/>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710"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711"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lastRenderedPageBreak/>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712"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713"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14"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8" w:name="_CORS"/>
      <w:bookmarkStart w:id="139" w:name="_gsutil"/>
      <w:bookmarkStart w:id="140" w:name="_Google_Compute_Engine"/>
      <w:bookmarkEnd w:id="138"/>
      <w:bookmarkEnd w:id="139"/>
      <w:bookmarkEnd w:id="140"/>
      <w:r>
        <w:t>ML Engine</w:t>
      </w:r>
    </w:p>
    <w:p w14:paraId="2A0FAB9C" w14:textId="27B193AF" w:rsidR="007310AE" w:rsidRPr="007310AE" w:rsidRDefault="007310AE" w:rsidP="007310AE">
      <w:pPr>
        <w:pStyle w:val="BodyText2"/>
      </w:pPr>
      <w:r>
        <w:t xml:space="preserve">Scalable TensorFlow in the Cloud - good introduction </w:t>
      </w:r>
      <w:hyperlink r:id="rId715" w:history="1">
        <w:r w:rsidRPr="007310AE">
          <w:rPr>
            <w:rStyle w:val="Hyperlink"/>
          </w:rPr>
          <w:t>here</w:t>
        </w:r>
      </w:hyperlink>
      <w:r>
        <w:t>.</w:t>
      </w:r>
      <w:r w:rsidR="00C83CF3">
        <w:t xml:space="preserve"> Good description of the whole workflow from a high level </w:t>
      </w:r>
      <w:hyperlink r:id="rId716"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17"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22"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3</w:t>
      </w:r>
      <w:r w:rsidR="001A7846">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28"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A75824">
      <w:pPr>
        <w:pStyle w:val="BodyText2"/>
      </w:pPr>
      <w:r>
        <w:t xml:space="preserve">Created a GEE sample for benthic habitats </w:t>
      </w:r>
      <w:hyperlink r:id="rId729"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30" w:history="1">
        <w:r w:rsidRPr="00C613EC">
          <w:rPr>
            <w:rStyle w:val="Hyperlink"/>
          </w:rPr>
          <w:t>here</w:t>
        </w:r>
      </w:hyperlink>
      <w:r>
        <w:t xml:space="preserve"> that looks at muflats loss in the Yellow Sea using Landsat. Created a GEE sample </w:t>
      </w:r>
      <w:hyperlink r:id="rId731"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2">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33"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34"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51"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52"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53"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54"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55"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1A7846" w:rsidP="00A75824">
      <w:pPr>
        <w:pStyle w:val="BodyText2"/>
      </w:pPr>
      <w:hyperlink r:id="rId756"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57"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1</w:t>
      </w:r>
      <w:r w:rsidR="001A784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2</w:t>
      </w:r>
      <w:r w:rsidR="001A784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lastRenderedPageBreak/>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58"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lastRenderedPageBreak/>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59"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60"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61" w:history="1">
        <w:r w:rsidRPr="009A0FC0">
          <w:rPr>
            <w:rStyle w:val="Hyperlink"/>
          </w:rPr>
          <w:t>water validation stratify by grid.sql</w:t>
        </w:r>
      </w:hyperlink>
      <w:r>
        <w:t xml:space="preserve"> to stratify the full validation sites by 1 degree box. Wrote a </w:t>
      </w:r>
      <w:hyperlink r:id="rId762"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65"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68"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69"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70"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71"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72"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73" w:history="1">
        <w:r w:rsidRPr="00052FB2">
          <w:rPr>
            <w:rStyle w:val="Hyperlink"/>
          </w:rPr>
          <w:t>this</w:t>
        </w:r>
      </w:hyperlink>
      <w:r>
        <w:t xml:space="preserve"> query. Then all points outside GAUL gadm2 were removed (assumed to be marine). Then these points were imported into a Google Fusion Table and we used </w:t>
      </w:r>
      <w:hyperlink r:id="rId774"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1" w:name="_Ref452473859"/>
      <w:r>
        <w:t>Using the SWDB water body dataset</w:t>
      </w:r>
      <w:bookmarkEnd w:id="14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75"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76"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77"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78" w:history="1">
        <w:r w:rsidRPr="001B11AF">
          <w:rPr>
            <w:rStyle w:val="Hyperlink"/>
          </w:rPr>
          <w:t>query</w:t>
        </w:r>
      </w:hyperlink>
      <w:r>
        <w:t xml:space="preserve"> to select 1 inland and 1 coastal point for each 1 degree box</w:t>
      </w:r>
    </w:p>
    <w:p w14:paraId="5F111D05" w14:textId="77777777" w:rsidR="00472767" w:rsidRDefault="001A7846" w:rsidP="00472767">
      <w:pPr>
        <w:pStyle w:val="ListBullet2"/>
      </w:pPr>
      <w:hyperlink r:id="rId779"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80" w:history="1">
        <w:r w:rsidRPr="00F04639">
          <w:rPr>
            <w:rStyle w:val="Hyperlink"/>
          </w:rPr>
          <w:t>python script</w:t>
        </w:r>
      </w:hyperlink>
    </w:p>
    <w:p w14:paraId="62C41DBB" w14:textId="77777777" w:rsidR="00472767" w:rsidRDefault="001A7846" w:rsidP="00472767">
      <w:pPr>
        <w:pStyle w:val="ListBullet2"/>
      </w:pPr>
      <w:hyperlink r:id="rId781"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82"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83"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84"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85"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86"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87"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88"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42" w:name="_Ref452473972"/>
      <w:r>
        <w:t>Getting missing omission validation points</w:t>
      </w:r>
      <w:bookmarkEnd w:id="142"/>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3" w:name="_Ref453320680"/>
      <w:r>
        <w:t>From the SWDB polygons</w:t>
      </w:r>
      <w:bookmarkEnd w:id="143"/>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90"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91"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92"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93"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94"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95"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96" w:history="1">
        <w:r w:rsidRPr="00E3316B">
          <w:rPr>
            <w:rStyle w:val="Hyperlink"/>
          </w:rPr>
          <w:t>this</w:t>
        </w:r>
      </w:hyperlink>
      <w:r>
        <w:t xml:space="preserve"> FME script. Using </w:t>
      </w:r>
      <w:hyperlink r:id="rId797"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98" w:history="1">
        <w:r w:rsidRPr="00161C9C">
          <w:rPr>
            <w:rStyle w:val="Hyperlink"/>
          </w:rPr>
          <w:t>this</w:t>
        </w:r>
      </w:hyperlink>
      <w:r>
        <w:t xml:space="preserve"> folder. Merged the csv files with </w:t>
      </w:r>
      <w:hyperlink r:id="rId799"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0">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1A7846" w:rsidP="00A75824">
      <w:pPr>
        <w:pStyle w:val="BodyText2"/>
      </w:pPr>
      <w:hyperlink r:id="rId801" w:history="1">
        <w:r w:rsidR="00472767" w:rsidRPr="00A604D5">
          <w:rPr>
            <w:rStyle w:val="Hyperlink"/>
          </w:rPr>
          <w:t>https://ee-api.appspot.com/0e048d3a0b685ca495b6769bde5fe8b6</w:t>
        </w:r>
      </w:hyperlink>
      <w:r w:rsidR="00472767">
        <w:t xml:space="preserve"> </w:t>
      </w:r>
    </w:p>
    <w:p w14:paraId="5ECE75CD" w14:textId="77777777" w:rsidR="00472767" w:rsidRDefault="001A7846" w:rsidP="00A75824">
      <w:pPr>
        <w:pStyle w:val="BodyText2"/>
      </w:pPr>
      <w:hyperlink r:id="rId802"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4</w:t>
      </w:r>
      <w:r w:rsidR="001A7846">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809"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1A7846" w:rsidRDefault="001A7846"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1A7846" w:rsidRDefault="001A7846"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1A7846" w:rsidRDefault="001A7846"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1A7846" w:rsidRDefault="001A7846"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1A7846" w:rsidRDefault="001A7846"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1A7846" w:rsidRDefault="001A7846"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1A7846" w:rsidRDefault="001A7846"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1A7846" w:rsidRDefault="001A7846"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1A7846" w:rsidRDefault="001A7846"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1A7846" w:rsidRDefault="001A7846"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10">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811"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5</w:t>
      </w:r>
      <w:r w:rsidR="001A7846">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1A7846" w:rsidRDefault="001A7846"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1A7846" w:rsidRDefault="001A7846"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1A7846" w:rsidRDefault="001A7846"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1A7846" w:rsidRDefault="001A7846"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6</w:t>
      </w:r>
      <w:r w:rsidR="001A7846">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14"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1A7846" w:rsidRDefault="001A7846" w:rsidP="00A75824">
                            <w:pPr>
                              <w:pStyle w:val="BodyText2"/>
                            </w:pPr>
                            <w:r>
                              <w:t>NNXWX        = 33%</w:t>
                            </w:r>
                          </w:p>
                          <w:p w14:paraId="03314017" w14:textId="77777777" w:rsidR="001A7846" w:rsidRDefault="001A7846" w:rsidP="00A75824">
                            <w:pPr>
                              <w:pStyle w:val="BodyText2"/>
                            </w:pPr>
                            <w:r>
                              <w:t>NNXWW      = 50%</w:t>
                            </w:r>
                          </w:p>
                          <w:p w14:paraId="13746BFA" w14:textId="77777777" w:rsidR="001A7846" w:rsidRDefault="001A7846" w:rsidP="00A75824">
                            <w:pPr>
                              <w:pStyle w:val="BodyText2"/>
                            </w:pPr>
                            <w:r>
                              <w:t>NNWWW    = 60%</w:t>
                            </w:r>
                          </w:p>
                          <w:p w14:paraId="745F2372" w14:textId="77777777" w:rsidR="001A7846" w:rsidRDefault="001A7846"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1A7846" w:rsidRDefault="001A7846" w:rsidP="00A75824">
                      <w:pPr>
                        <w:pStyle w:val="BodyText2"/>
                      </w:pPr>
                      <w:r>
                        <w:t>NNXWX        = 33%</w:t>
                      </w:r>
                    </w:p>
                    <w:p w14:paraId="03314017" w14:textId="77777777" w:rsidR="001A7846" w:rsidRDefault="001A7846" w:rsidP="00A75824">
                      <w:pPr>
                        <w:pStyle w:val="BodyText2"/>
                      </w:pPr>
                      <w:r>
                        <w:t>NNXWW      = 50%</w:t>
                      </w:r>
                    </w:p>
                    <w:p w14:paraId="13746BFA" w14:textId="77777777" w:rsidR="001A7846" w:rsidRDefault="001A7846" w:rsidP="00A75824">
                      <w:pPr>
                        <w:pStyle w:val="BodyText2"/>
                      </w:pPr>
                      <w:r>
                        <w:t>NNWWW    = 60%</w:t>
                      </w:r>
                    </w:p>
                    <w:p w14:paraId="745F2372" w14:textId="77777777" w:rsidR="001A7846" w:rsidRDefault="001A7846"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1A7846" w:rsidRDefault="001A7846" w:rsidP="00A75824">
                            <w:pPr>
                              <w:pStyle w:val="BodyText2"/>
                            </w:pPr>
                            <w:r>
                              <w:t>WWWWW = 100%</w:t>
                            </w:r>
                          </w:p>
                          <w:p w14:paraId="526FDD06" w14:textId="77777777" w:rsidR="001A7846" w:rsidRDefault="001A7846" w:rsidP="00A75824">
                            <w:pPr>
                              <w:pStyle w:val="BodyText2"/>
                            </w:pPr>
                            <w:r>
                              <w:t>WXWXX       = 1</w:t>
                            </w:r>
                            <w:r w:rsidRPr="00CB2A7F">
                              <w:t>00%</w:t>
                            </w:r>
                          </w:p>
                          <w:p w14:paraId="287F230F" w14:textId="77777777" w:rsidR="001A7846" w:rsidRDefault="001A7846"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1A7846" w:rsidRDefault="001A7846" w:rsidP="00A75824">
                      <w:pPr>
                        <w:pStyle w:val="BodyText2"/>
                      </w:pPr>
                      <w:r>
                        <w:t>WWWWW = 100%</w:t>
                      </w:r>
                    </w:p>
                    <w:p w14:paraId="526FDD06" w14:textId="77777777" w:rsidR="001A7846" w:rsidRDefault="001A7846" w:rsidP="00A75824">
                      <w:pPr>
                        <w:pStyle w:val="BodyText2"/>
                      </w:pPr>
                      <w:r>
                        <w:t>WXWXX       = 1</w:t>
                      </w:r>
                      <w:r w:rsidRPr="00CB2A7F">
                        <w:t>00%</w:t>
                      </w:r>
                    </w:p>
                    <w:p w14:paraId="287F230F" w14:textId="77777777" w:rsidR="001A7846" w:rsidRDefault="001A7846"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6">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7">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8">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19"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20"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21"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22" w:history="1">
        <w:r w:rsidRPr="00A05B74">
          <w:rPr>
            <w:rStyle w:val="Hyperlink"/>
          </w:rPr>
          <w:t>this</w:t>
        </w:r>
      </w:hyperlink>
      <w:r>
        <w:t xml:space="preserve"> code (for all countries) and put the results </w:t>
      </w:r>
      <w:hyperlink r:id="rId823"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24" w:history="1">
        <w:r w:rsidRPr="00FA6AAC">
          <w:rPr>
            <w:rStyle w:val="Hyperlink"/>
          </w:rPr>
          <w:t>this</w:t>
        </w:r>
      </w:hyperlink>
      <w:r>
        <w:t xml:space="preserve"> FME script. Then produced the output table with </w:t>
      </w:r>
      <w:hyperlink r:id="rId825"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1A7846" w:rsidP="00A75824">
      <w:pPr>
        <w:pStyle w:val="BodyText2"/>
      </w:pPr>
      <w:hyperlink r:id="rId826"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9">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30"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31"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32" w:anchor="workspace" w:history="1">
        <w:r w:rsidRPr="009974D0">
          <w:rPr>
            <w:rStyle w:val="Hyperlink"/>
          </w:rPr>
          <w:t>here</w:t>
        </w:r>
      </w:hyperlink>
      <w:r>
        <w:t xml:space="preserve">. Once logged in you can save workspaces to json and load them. Tutorial and getting started guide </w:t>
      </w:r>
      <w:hyperlink r:id="rId833" w:history="1">
        <w:r w:rsidRPr="00210857">
          <w:rPr>
            <w:rStyle w:val="Hyperlink"/>
          </w:rPr>
          <w:t>here</w:t>
        </w:r>
      </w:hyperlink>
      <w:r>
        <w:t xml:space="preserve">. Video of classification </w:t>
      </w:r>
      <w:hyperlink r:id="rId834"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35"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36"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4"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37"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38"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39"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5" w:name="_Ref396812590"/>
      <w:r>
        <w:t>Changing TOA values</w:t>
      </w:r>
      <w:bookmarkEnd w:id="145"/>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43"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44"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5"/>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6" w:name="_Ref412031977"/>
      <w:r>
        <w:t>At the edges</w:t>
      </w:r>
      <w:bookmarkEnd w:id="146"/>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7" w:name="_Ref461191124"/>
      <w:r>
        <w:t>Missing scenes</w:t>
      </w:r>
      <w:bookmarkEnd w:id="147"/>
    </w:p>
    <w:p w14:paraId="78AEFB5C" w14:textId="77777777" w:rsidR="00472767" w:rsidRDefault="00472767" w:rsidP="00A75824">
      <w:pPr>
        <w:pStyle w:val="BodyText2"/>
      </w:pPr>
      <w:r>
        <w:t xml:space="preserve">For Landsat 5 not all of the raw scenes have a corresponding TOA scene. See the GEE code </w:t>
      </w:r>
      <w:hyperlink r:id="rId850"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4"/>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1A7846" w:rsidP="00A75824">
      <w:pPr>
        <w:pStyle w:val="BodyText2"/>
      </w:pPr>
      <w:hyperlink r:id="rId853" w:history="1">
        <w:r w:rsidR="00472767" w:rsidRPr="00985C4D">
          <w:rPr>
            <w:rStyle w:val="Hyperlink"/>
          </w:rPr>
          <w:t>Call</w:t>
        </w:r>
      </w:hyperlink>
      <w:r w:rsidR="00472767">
        <w:tab/>
      </w:r>
      <w:r w:rsidR="00472767">
        <w:tab/>
      </w:r>
      <w:r w:rsidR="00472767">
        <w:tab/>
      </w:r>
      <w:r w:rsidR="00472767">
        <w:tab/>
      </w:r>
      <w:hyperlink r:id="rId854"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55"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1A7846" w:rsidRDefault="001A7846"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1A7846" w:rsidRDefault="001A7846"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1A7846" w:rsidRDefault="001A7846"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1A7846" w:rsidRDefault="001A7846"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1A7846" w:rsidRDefault="001A7846"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1A7846" w:rsidRDefault="001A7846"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1A7846" w:rsidRPr="002D55E3" w:rsidRDefault="001A7846" w:rsidP="00A75824">
                            <w:pPr>
                              <w:pStyle w:val="BodyText2"/>
                            </w:pPr>
                            <w:r>
                              <w:t>Image is shown in blue, but the map bounds are actually larger because of the shape of the world!</w:t>
                            </w:r>
                          </w:p>
                          <w:p w14:paraId="35EF9367" w14:textId="77777777" w:rsidR="001A7846" w:rsidRDefault="001A7846"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1A7846" w:rsidRPr="002D55E3" w:rsidRDefault="001A7846" w:rsidP="00A75824">
                      <w:pPr>
                        <w:pStyle w:val="BodyText2"/>
                      </w:pPr>
                      <w:r>
                        <w:t>Image is shown in blue, but the map bounds are actually larger because of the shape of the world!</w:t>
                      </w:r>
                    </w:p>
                    <w:p w14:paraId="35EF9367" w14:textId="77777777" w:rsidR="001A7846" w:rsidRDefault="001A7846"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1A7846" w:rsidRDefault="001A7846"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1A7846" w:rsidRDefault="001A7846"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1A7846" w:rsidRDefault="001A7846"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1A7846" w:rsidRDefault="001A7846"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7">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58"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59"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61" w:history="1">
        <w:r w:rsidRPr="002703D9">
          <w:rPr>
            <w:rStyle w:val="Hyperlink"/>
          </w:rPr>
          <w:t>here</w:t>
        </w:r>
      </w:hyperlink>
      <w:r>
        <w:t>.</w:t>
      </w:r>
    </w:p>
    <w:p w14:paraId="75103658" w14:textId="4D595A83" w:rsidR="00472767" w:rsidRDefault="00472767" w:rsidP="00472767">
      <w:pPr>
        <w:pStyle w:val="Heading6"/>
      </w:pPr>
      <w:bookmarkStart w:id="148" w:name="_Ref396310427"/>
      <w:r>
        <w:t>Weird changes to water detection</w:t>
      </w:r>
      <w:bookmarkEnd w:id="148"/>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7</w:t>
      </w:r>
      <w:r w:rsidR="001A7846">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65"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67"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68"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69"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70"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71"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72"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74"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7235AF3A" w14:textId="77777777" w:rsidR="00494859" w:rsidRDefault="00544598" w:rsidP="00544598">
      <w:pPr>
        <w:pStyle w:val="BodyText2"/>
      </w:pPr>
      <w:r>
        <w:t xml:space="preserve">This feature became available in June 2017. </w:t>
      </w:r>
    </w:p>
    <w:p w14:paraId="0898FA00" w14:textId="447C904F" w:rsidR="00544598" w:rsidRDefault="00544598" w:rsidP="00544598">
      <w:pPr>
        <w:pStyle w:val="BodyText2"/>
      </w:pPr>
      <w:r>
        <w:t xml:space="preserve">Uploading the Coral Reef dataset from TNC - it </w:t>
      </w:r>
      <w:r w:rsidR="00A77C04">
        <w:t>took 4 days and then there was an internal error.</w:t>
      </w:r>
    </w:p>
    <w:p w14:paraId="79B8ED0E" w14:textId="2B29BD1D" w:rsidR="00494859" w:rsidRDefault="00494859" w:rsidP="00544598">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75"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7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77"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78"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79"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8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9" w:name="_Datalab_on_GCP"/>
      <w:bookmarkEnd w:id="149"/>
      <w:r>
        <w:t>Datalab on GCP</w:t>
      </w:r>
    </w:p>
    <w:p w14:paraId="6A87014B" w14:textId="278D63A5" w:rsidR="00202B6E" w:rsidRDefault="00202B6E" w:rsidP="00202B6E">
      <w:pPr>
        <w:pStyle w:val="BodyText2"/>
      </w:pPr>
      <w:r>
        <w:t xml:space="preserve">Following instructions </w:t>
      </w:r>
      <w:hyperlink r:id="rId881"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8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8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lastRenderedPageBreak/>
        <w:t xml:space="preserve">Now </w:t>
      </w:r>
      <w:hyperlink r:id="rId88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85"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8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0" w:name="_23/6/17"/>
      <w:bookmarkEnd w:id="150"/>
      <w:r>
        <w:t>23/6/17</w:t>
      </w:r>
    </w:p>
    <w:p w14:paraId="72C58631" w14:textId="2ACA951D" w:rsidR="008E0E2D" w:rsidRDefault="008E0E2D" w:rsidP="008E0E2D">
      <w:pPr>
        <w:pStyle w:val="BodyText2"/>
      </w:pPr>
      <w:r>
        <w:t xml:space="preserve">Following instructions </w:t>
      </w:r>
      <w:hyperlink r:id="rId887"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88"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89"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90"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91"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92" w:history="1">
        <w:r w:rsidRPr="00CD5A1A">
          <w:rPr>
            <w:rStyle w:val="Hyperlink"/>
          </w:rPr>
          <w:t>here</w:t>
        </w:r>
      </w:hyperlink>
      <w:r>
        <w:t xml:space="preserve">. Support was added for calling unbound algorithms in the Python API in </w:t>
      </w:r>
      <w:hyperlink r:id="rId893"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94"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95"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51" w:name="_Ref384391606"/>
      <w:r>
        <w:t>Getting pixel values</w:t>
      </w:r>
      <w:bookmarkEnd w:id="151"/>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8</w:t>
      </w:r>
      <w:r w:rsidR="001A7846">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99"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lastRenderedPageBreak/>
        <w:t>The solution is to cast the value in the query, e.g. gee_lng::double precision.</w:t>
      </w:r>
    </w:p>
    <w:p w14:paraId="02E0289B" w14:textId="77777777" w:rsidR="00472767" w:rsidRDefault="00472767" w:rsidP="00A75824">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900"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01" w:history="1">
        <w:r w:rsidRPr="00A93EB1">
          <w:rPr>
            <w:rStyle w:val="Hyperlink"/>
          </w:rPr>
          <w:t>alignPointsToGeeGrid</w:t>
        </w:r>
      </w:hyperlink>
      <w:r>
        <w:t xml:space="preserve"> and </w:t>
      </w:r>
      <w:hyperlink r:id="rId902"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9</w:t>
      </w:r>
      <w:r w:rsidR="001A7846">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0</w:t>
      </w:r>
      <w:r w:rsidR="001A784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905"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907"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909" w:history="1">
        <w:r w:rsidRPr="000C1C40">
          <w:rPr>
            <w:rStyle w:val="Hyperlink"/>
          </w:rPr>
          <w:t>https://earthengine.googlesource.com/#</w:t>
        </w:r>
      </w:hyperlink>
      <w:r>
        <w:t xml:space="preserve"> </w:t>
      </w:r>
    </w:p>
    <w:p w14:paraId="1942DB5C" w14:textId="77777777" w:rsidR="00672965" w:rsidRDefault="00672965" w:rsidP="00672965">
      <w:pPr>
        <w:pStyle w:val="Heading4"/>
      </w:pPr>
      <w:r>
        <w:lastRenderedPageBreak/>
        <w:t>Unsupervised classification</w:t>
      </w:r>
    </w:p>
    <w:p w14:paraId="34E61484" w14:textId="77777777" w:rsidR="00672965" w:rsidRPr="00255960" w:rsidRDefault="00672965" w:rsidP="00672965">
      <w:pPr>
        <w:pStyle w:val="BodyText2"/>
      </w:pPr>
      <w:r>
        <w:t xml:space="preserve">Noel mentions it in his slides available </w:t>
      </w:r>
      <w:hyperlink r:id="rId910" w:anchor="slide=id.g14f01a7be1_0_110" w:history="1">
        <w:r w:rsidRPr="00255960">
          <w:rPr>
            <w:rStyle w:val="Hyperlink"/>
          </w:rPr>
          <w:t>here</w:t>
        </w:r>
      </w:hyperlink>
      <w:r>
        <w:t xml:space="preserve">. </w:t>
      </w:r>
    </w:p>
    <w:p w14:paraId="21D545C5" w14:textId="77777777" w:rsidR="00472767" w:rsidRDefault="00472767" w:rsidP="007D2F52">
      <w:pPr>
        <w:pStyle w:val="Heading4"/>
      </w:pPr>
      <w:r>
        <w:t>Useful code</w:t>
      </w:r>
    </w:p>
    <w:p w14:paraId="54D22749" w14:textId="1F05873E" w:rsidR="00672965" w:rsidRDefault="00672965" w:rsidP="00A75824">
      <w:pPr>
        <w:pStyle w:val="BodyText2"/>
      </w:pPr>
      <w:r>
        <w:t>To overlay HSV data with RGB data, here for agriculture:</w:t>
      </w:r>
    </w:p>
    <w:p w14:paraId="32220E05" w14:textId="35ECBA01" w:rsidR="00672965" w:rsidRDefault="001A7846" w:rsidP="00A75824">
      <w:pPr>
        <w:pStyle w:val="BodyText2"/>
      </w:pPr>
      <w:hyperlink r:id="rId911" w:history="1">
        <w:r w:rsidR="00672965" w:rsidRPr="00F11E25">
          <w:rPr>
            <w:rStyle w:val="Hyperlink"/>
          </w:rPr>
          <w:t>https://code.earthengine.google.com/1ad3642bf80454684a7811d0a2d44935</w:t>
        </w:r>
      </w:hyperlink>
      <w:r w:rsidR="00672965">
        <w:t xml:space="preserve"> </w:t>
      </w:r>
    </w:p>
    <w:p w14:paraId="0DE267B8" w14:textId="1D8D67C1"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1</w:t>
      </w:r>
      <w:r w:rsidR="001A7846">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2</w:t>
      </w:r>
      <w:r w:rsidR="001A7846">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3</w:t>
      </w:r>
      <w:r w:rsidR="001A7846">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4</w:t>
      </w:r>
      <w:r w:rsidR="001A7846">
        <w:rPr>
          <w:noProof/>
        </w:rPr>
        <w:fldChar w:fldCharType="end"/>
      </w:r>
      <w:r>
        <w:t xml:space="preserve"> Split using the split tool with 6 degree graticule</w:t>
      </w:r>
    </w:p>
    <w:p w14:paraId="4A328C38" w14:textId="5CD82997" w:rsidR="00E13D42" w:rsidRDefault="00E13D42" w:rsidP="00472767">
      <w:pPr>
        <w:pStyle w:val="Heading6"/>
      </w:pPr>
      <w:bookmarkStart w:id="152" w:name="_Skipping_large_features"/>
      <w:bookmarkEnd w:id="152"/>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16"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17"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1A7846" w:rsidP="00C8587F">
      <w:pPr>
        <w:pStyle w:val="BodyText2"/>
      </w:pPr>
      <w:hyperlink r:id="rId918"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19"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1A7846" w:rsidP="008B550B">
      <w:pPr>
        <w:pStyle w:val="sql"/>
      </w:pPr>
      <w:hyperlink r:id="rId920" w:history="1">
        <w:r w:rsidR="00C24856">
          <w:rPr>
            <w:rStyle w:val="Hyperlink"/>
          </w:rPr>
          <w:t>https://andrewcottam.cartodb.com/api/v2/sql?q=select%20*%20from%20countries%20where%20iso3='MYS'</w:t>
        </w:r>
      </w:hyperlink>
    </w:p>
    <w:p w14:paraId="0171D4BF" w14:textId="77777777" w:rsidR="00C24856" w:rsidRDefault="001A7846" w:rsidP="008B550B">
      <w:pPr>
        <w:pStyle w:val="sql"/>
      </w:pPr>
      <w:hyperlink r:id="rId921" w:history="1">
        <w:r w:rsidR="00C24856">
          <w:rPr>
            <w:rStyle w:val="Hyperlink"/>
          </w:rPr>
          <w:t>https://andrewcottam.cartodb.com/api/v2/sql?q=select%20*%20from%20countries%20where%20iso3='MYS'&amp;format=GeoJSON</w:t>
        </w:r>
      </w:hyperlink>
    </w:p>
    <w:p w14:paraId="06FB5DD6" w14:textId="77777777" w:rsidR="00C24856" w:rsidRDefault="001A7846" w:rsidP="008B550B">
      <w:pPr>
        <w:pStyle w:val="sql"/>
      </w:pPr>
      <w:hyperlink r:id="rId922" w:history="1">
        <w:r w:rsidR="00C24856">
          <w:rPr>
            <w:rStyle w:val="Hyperlink"/>
          </w:rPr>
          <w:t>https://andrewcottam.cartodb.com/api/v2/sql?q=select%20name,ST_AsGeoJSON(the_geom)%20as%20the_geom%20from%20countries%20where%20iso3='MYS'</w:t>
        </w:r>
      </w:hyperlink>
    </w:p>
    <w:p w14:paraId="744B81EE" w14:textId="77777777" w:rsidR="00C24856" w:rsidRDefault="001A7846" w:rsidP="008B550B">
      <w:pPr>
        <w:pStyle w:val="sql"/>
      </w:pPr>
      <w:hyperlink r:id="rId923" w:history="1">
        <w:r w:rsidR="00C24856">
          <w:rPr>
            <w:rStyle w:val="Hyperlink"/>
          </w:rPr>
          <w:t>https://andrewcottam.cartodb.com/api/v2/sql?q=select%20name,ST_AsText(the_geom)%20as%20the_geom%20from%20countries%20where%20iso3='MYS'</w:t>
        </w:r>
      </w:hyperlink>
    </w:p>
    <w:p w14:paraId="0FC46CBB" w14:textId="77777777" w:rsidR="00C24856" w:rsidRDefault="001A7846" w:rsidP="008B550B">
      <w:pPr>
        <w:pStyle w:val="sql"/>
      </w:pPr>
      <w:hyperlink r:id="rId924"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25"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26"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1A7846" w:rsidP="00C8587F">
      <w:pPr>
        <w:pStyle w:val="BodyText2"/>
      </w:pPr>
      <w:hyperlink r:id="rId927"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28"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29"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1A7846" w:rsidP="000E5536">
      <w:pPr>
        <w:pStyle w:val="BodyText"/>
      </w:pPr>
      <w:hyperlink r:id="rId930"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31"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32"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1A7846" w:rsidP="00A75824">
      <w:pPr>
        <w:pStyle w:val="BodyText2"/>
      </w:pPr>
      <w:hyperlink r:id="rId933"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28DE11F7" w14:textId="77777777" w:rsidR="002E5A35" w:rsidRDefault="002E5A35" w:rsidP="002E5A35">
      <w:pPr>
        <w:pStyle w:val="Heading5"/>
      </w:pPr>
      <w:bookmarkStart w:id="153" w:name="_Sentinel_Hub"/>
      <w:bookmarkStart w:id="154" w:name="_Maki_Icon_Editor"/>
      <w:bookmarkEnd w:id="153"/>
      <w:bookmarkEnd w:id="154"/>
      <w:r>
        <w:lastRenderedPageBreak/>
        <w:t>Maki Icon Editor</w:t>
      </w:r>
    </w:p>
    <w:p w14:paraId="6A63FB22" w14:textId="77777777" w:rsidR="002E5A35" w:rsidRPr="00986C8D" w:rsidRDefault="002E5A35" w:rsidP="002E5A35">
      <w:pPr>
        <w:pStyle w:val="BodyText2"/>
      </w:pPr>
      <w:r>
        <w:t>Quirky. When you have finished creating/editing the icons download them. Then when you want to work on those again click on import and then ‘Import a local iconset’.</w:t>
      </w:r>
    </w:p>
    <w:p w14:paraId="7575953B" w14:textId="67AAB33C" w:rsidR="005050F2" w:rsidRDefault="005050F2" w:rsidP="005050F2">
      <w:pPr>
        <w:pStyle w:val="Heading5"/>
      </w:pPr>
      <w:r>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B77163">
      <w:pPr>
        <w:pStyle w:val="BodyText2"/>
      </w:pPr>
      <w:r w:rsidRPr="005050F2">
        <w:t>I am preparing the WDPA to go into MapBox.</w:t>
      </w:r>
    </w:p>
    <w:p w14:paraId="6B7D598E" w14:textId="0F86CA7E" w:rsidR="005050F2" w:rsidRPr="005050F2" w:rsidRDefault="005050F2" w:rsidP="00B77163">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663C1B42" w14:textId="77777777" w:rsidR="005050F2" w:rsidRPr="005050F2" w:rsidRDefault="005050F2" w:rsidP="00B77163">
      <w:pPr>
        <w:pStyle w:val="BodyText2"/>
      </w:pPr>
      <w:r w:rsidRPr="005050F2">
        <w:t>Doing this for the whole of Africa. Created ‘/geojson/wdpa_africa.geojson. So:</w:t>
      </w:r>
    </w:p>
    <w:p w14:paraId="2AEE94E9" w14:textId="166DFAEC" w:rsidR="005050F2" w:rsidRDefault="005050F2" w:rsidP="00B77163">
      <w:pPr>
        <w:pStyle w:val="BodyText2"/>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5" w:name="_Intact_Forest_Landscapes"/>
      <w:bookmarkEnd w:id="155"/>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6" w:name="_old-style_crs_member"/>
      <w:bookmarkEnd w:id="156"/>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B77163">
      <w:pPr>
        <w:pStyle w:val="BodyText2"/>
      </w:pPr>
      <w:r w:rsidRPr="005050F2">
        <w:t>I replaced the crs object with the following:</w:t>
      </w:r>
    </w:p>
    <w:p w14:paraId="24F7CEA0" w14:textId="77777777" w:rsidR="005050F2" w:rsidRPr="005050F2" w:rsidRDefault="005050F2" w:rsidP="00B77163">
      <w:pPr>
        <w:pStyle w:val="BodyText2"/>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B77163">
      <w:pPr>
        <w:pStyle w:val="BodyText2"/>
      </w:pPr>
      <w:r w:rsidRPr="005050F2">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B77163">
      <w:pPr>
        <w:pStyle w:val="BodyText2"/>
      </w:pPr>
      <w:r w:rsidRPr="005050F2">
        <w:t xml:space="preserve">The MapBox </w:t>
      </w:r>
      <w:hyperlink r:id="rId934" w:history="1">
        <w:r w:rsidRPr="005050F2">
          <w:rPr>
            <w:color w:val="F49100" w:themeColor="hyperlink"/>
            <w:u w:val="single"/>
          </w:rPr>
          <w:t>sample</w:t>
        </w:r>
      </w:hyperlink>
      <w:r w:rsidRPr="005050F2">
        <w:t xml:space="preserve"> file shows a CRS object on every feature so the ESRI tool is no good. Trying ogr2ogr.</w:t>
      </w:r>
    </w:p>
    <w:p w14:paraId="6AB16577" w14:textId="77777777" w:rsidR="005050F2" w:rsidRPr="005050F2" w:rsidRDefault="005050F2" w:rsidP="00B77163">
      <w:pPr>
        <w:pStyle w:val="BodyText2"/>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B77163">
      <w:pPr>
        <w:pStyle w:val="BodyText2"/>
      </w:pPr>
      <w:r w:rsidRPr="005050F2">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7" w:name="_Upload_larger_than"/>
      <w:bookmarkEnd w:id="157"/>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35"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18122E8C" w:rsidR="00986C8D" w:rsidRDefault="00986C8D" w:rsidP="00986C8D">
      <w:pPr>
        <w:pStyle w:val="Heading6"/>
      </w:pPr>
      <w:r>
        <w:t>Icons</w:t>
      </w:r>
    </w:p>
    <w:p w14:paraId="0C906ED4" w14:textId="0C2A6785" w:rsidR="002E5A35" w:rsidRPr="002E5A35" w:rsidRDefault="002E5A35" w:rsidP="002E5A35">
      <w:pPr>
        <w:pStyle w:val="BodyText2"/>
      </w:pPr>
      <w:r>
        <w:lastRenderedPageBreak/>
        <w:t xml:space="preserve">See </w:t>
      </w:r>
      <w:hyperlink w:anchor="_Maki_Icon_Editor" w:history="1">
        <w:r w:rsidRPr="002E5A35">
          <w:rPr>
            <w:rStyle w:val="Hyperlink"/>
          </w:rPr>
          <w:t>Maki Icon Editor</w:t>
        </w:r>
      </w:hyperlink>
      <w:r>
        <w:t xml:space="preserve"> for creating icons for Mapbox Studio.</w:t>
      </w:r>
    </w:p>
    <w:p w14:paraId="35A0D58E" w14:textId="7BDFB17E" w:rsidR="00663A48" w:rsidRDefault="00663A48" w:rsidP="00663A48">
      <w:pPr>
        <w:pStyle w:val="Heading5"/>
      </w:pPr>
      <w:r>
        <w:t>Tokens</w:t>
      </w:r>
    </w:p>
    <w:p w14:paraId="73A93CE3" w14:textId="5FFCBBFB" w:rsidR="00663A48" w:rsidRDefault="00663A48" w:rsidP="00663A48">
      <w:pPr>
        <w:pStyle w:val="Heading6"/>
      </w:pPr>
      <w:r>
        <w:t>Scopes</w:t>
      </w:r>
    </w:p>
    <w:p w14:paraId="7DC48258" w14:textId="44AAAC19" w:rsidR="00663A48" w:rsidRPr="00663A48" w:rsidRDefault="00663A48" w:rsidP="00663A48">
      <w:pPr>
        <w:pStyle w:val="BodyText2"/>
      </w:pPr>
      <w:r>
        <w:t xml:space="preserve">To manage scopes for access tokens go to the Access Tokens page and </w:t>
      </w:r>
    </w:p>
    <w:p w14:paraId="197E420E" w14:textId="27ED0EBD" w:rsidR="00C8587F" w:rsidRDefault="00C8587F" w:rsidP="00C8587F">
      <w:pPr>
        <w:pStyle w:val="Heading4"/>
      </w:pPr>
      <w:r>
        <w:t>Sentinel Hub</w:t>
      </w:r>
    </w:p>
    <w:p w14:paraId="4C5B2A86" w14:textId="01CEE228" w:rsidR="00C8587F" w:rsidRPr="00C8587F" w:rsidRDefault="001A7846" w:rsidP="00C8587F">
      <w:pPr>
        <w:pStyle w:val="BodyText2"/>
      </w:pPr>
      <w:hyperlink r:id="rId936" w:history="1">
        <w:r w:rsidR="00C8587F" w:rsidRPr="00C8587F">
          <w:rPr>
            <w:rStyle w:val="Hyperlink"/>
          </w:rPr>
          <w:t>Sentinel Hub</w:t>
        </w:r>
      </w:hyperlink>
      <w:r w:rsidR="00C8587F">
        <w:t xml:space="preserve"> deliver data for download and as OGC mapping services. On 26/6/17 they </w:t>
      </w:r>
      <w:hyperlink r:id="rId937"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38"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lastRenderedPageBreak/>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9">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40">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lastRenderedPageBreak/>
        <w:t>EO Browser</w:t>
      </w:r>
    </w:p>
    <w:p w14:paraId="5896099A" w14:textId="538B5820" w:rsidR="000B6610" w:rsidRDefault="000B6610" w:rsidP="000B6610">
      <w:pPr>
        <w:pStyle w:val="BodyText2"/>
      </w:pPr>
      <w:r>
        <w:t xml:space="preserve">Sentinel-Hub does not cover the full USGS Landsat archive - goto the </w:t>
      </w:r>
      <w:hyperlink r:id="rId941" w:history="1">
        <w:r w:rsidRPr="000B6610">
          <w:rPr>
            <w:rStyle w:val="Hyperlink"/>
          </w:rPr>
          <w:t>EO Browser</w:t>
        </w:r>
      </w:hyperlink>
      <w:r>
        <w:t xml:space="preserve"> and hover over the dataset title and it tells you the coverage. </w:t>
      </w:r>
      <w:r w:rsidR="002633E4">
        <w:t xml:space="preserve">More information in the blog </w:t>
      </w:r>
      <w:hyperlink r:id="rId942"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A75824">
      <w:pPr>
        <w:pStyle w:val="BodyText2"/>
      </w:pPr>
      <w:r>
        <w:t xml:space="preserve">GEM IT installed the PyCloud client using the instructions </w:t>
      </w:r>
      <w:hyperlink r:id="rId943"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44"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45"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46"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47"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48"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49"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lastRenderedPageBreak/>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50" w:history="1">
        <w:r w:rsidRPr="00AC08D2">
          <w:rPr>
            <w:rStyle w:val="Hyperlink"/>
          </w:rPr>
          <w:t>this</w:t>
        </w:r>
      </w:hyperlink>
      <w:r>
        <w:t xml:space="preserve"> page there is a link to a pdf containing all of the codes for the ESRI in-built projection systems. Direct link </w:t>
      </w:r>
      <w:hyperlink r:id="rId951"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52" w:history="1">
        <w:r w:rsidRPr="004204EF">
          <w:rPr>
            <w:rStyle w:val="Hyperlink"/>
          </w:rPr>
          <w:t>here</w:t>
        </w:r>
      </w:hyperlink>
      <w:r>
        <w:t xml:space="preserve">). It is on spatialreference.org </w:t>
      </w:r>
      <w:hyperlink r:id="rId953"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8" w:name="_Ref324774499"/>
      <w:r>
        <w:t>Accessing WFS using Python (filtered)</w:t>
      </w:r>
      <w:bookmarkEnd w:id="158"/>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1A7846" w:rsidP="00A75824">
      <w:pPr>
        <w:pStyle w:val="BodyText2"/>
        <w:rPr>
          <w:rStyle w:val="Hyperlink"/>
        </w:rPr>
      </w:pPr>
      <w:hyperlink r:id="rId95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1A7846" w:rsidP="00A75824">
      <w:pPr>
        <w:pStyle w:val="BodyText2"/>
      </w:pPr>
      <w:hyperlink r:id="rId95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56"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lastRenderedPageBreak/>
        <w:t xml:space="preserve">The docs are </w:t>
      </w:r>
      <w:hyperlink r:id="rId957"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58" w:history="1">
        <w:r w:rsidRPr="00BF45E3">
          <w:rPr>
            <w:rStyle w:val="Hyperlink"/>
          </w:rPr>
          <w:t>here</w:t>
        </w:r>
      </w:hyperlink>
      <w:r>
        <w:t xml:space="preserve">. My user/pass: </w:t>
      </w:r>
      <w:hyperlink r:id="rId959"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1A7846" w:rsidP="008B550B">
      <w:pPr>
        <w:pStyle w:val="Code"/>
      </w:pPr>
      <w:hyperlink r:id="rId960"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lastRenderedPageBreak/>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1A7846" w:rsidP="00A75824">
      <w:pPr>
        <w:pStyle w:val="BodyText2"/>
      </w:pPr>
      <w:hyperlink r:id="rId961"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1A7846" w:rsidP="000E5536">
      <w:pPr>
        <w:pStyle w:val="BodyText"/>
      </w:pPr>
      <w:hyperlink r:id="rId962"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1A7846" w:rsidP="000E5536">
      <w:pPr>
        <w:pStyle w:val="BodyText"/>
      </w:pPr>
      <w:hyperlink r:id="rId963"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1A7846" w:rsidP="000E5536">
      <w:pPr>
        <w:pStyle w:val="BodyText"/>
      </w:pPr>
      <w:hyperlink r:id="rId964"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lastRenderedPageBreak/>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1A7846" w:rsidP="000E5536">
      <w:pPr>
        <w:pStyle w:val="BodyText"/>
      </w:pPr>
      <w:hyperlink r:id="rId965"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1A7846" w:rsidP="000E5536">
      <w:pPr>
        <w:pStyle w:val="BodyText"/>
      </w:pPr>
      <w:hyperlink r:id="rId966"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1A7846" w:rsidP="000E5536">
      <w:pPr>
        <w:pStyle w:val="BodyText"/>
      </w:pPr>
      <w:hyperlink r:id="rId967"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1A7846" w:rsidP="000E5536">
      <w:pPr>
        <w:pStyle w:val="BodyText"/>
      </w:pPr>
      <w:hyperlink r:id="rId968"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1A7846" w:rsidP="000E5536">
      <w:pPr>
        <w:pStyle w:val="BodyText"/>
      </w:pPr>
      <w:hyperlink r:id="rId969"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1A7846" w:rsidP="000E5536">
      <w:pPr>
        <w:pStyle w:val="BodyText"/>
      </w:pPr>
      <w:hyperlink r:id="rId970"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1A7846" w:rsidP="000E5536">
      <w:pPr>
        <w:pStyle w:val="BodyText"/>
      </w:pPr>
      <w:hyperlink r:id="rId971"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1A7846" w:rsidP="000E5536">
      <w:pPr>
        <w:pStyle w:val="BodyText"/>
      </w:pPr>
      <w:hyperlink r:id="rId972"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1A7846" w:rsidP="000E5536">
      <w:pPr>
        <w:pStyle w:val="BodyText"/>
      </w:pPr>
      <w:hyperlink r:id="rId973"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1A7846" w:rsidP="000E5536">
      <w:pPr>
        <w:pStyle w:val="BodyText"/>
      </w:pPr>
      <w:hyperlink r:id="rId974"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1A7846" w:rsidP="000E5536">
      <w:pPr>
        <w:pStyle w:val="BodyText"/>
        <w:rPr>
          <w:color w:val="F49100" w:themeColor="hyperlink"/>
          <w:u w:val="single"/>
        </w:rPr>
      </w:pPr>
      <w:hyperlink r:id="rId975"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1A7846" w:rsidP="000E5536">
      <w:pPr>
        <w:pStyle w:val="BodyText"/>
      </w:pPr>
      <w:hyperlink r:id="rId976"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1A7846" w:rsidP="000E5536">
      <w:pPr>
        <w:pStyle w:val="BodyText"/>
      </w:pPr>
      <w:hyperlink r:id="rId977"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1A7846" w:rsidP="00A75824">
      <w:pPr>
        <w:pStyle w:val="BodyText2"/>
      </w:pPr>
      <w:hyperlink r:id="rId978"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1A7846" w:rsidP="00A75824">
      <w:pPr>
        <w:pStyle w:val="BodyText2"/>
      </w:pPr>
      <w:hyperlink r:id="rId979"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1A7846" w:rsidP="000E5536">
      <w:pPr>
        <w:pStyle w:val="BodyText"/>
      </w:pPr>
      <w:hyperlink r:id="rId980"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1A7846" w:rsidP="000E5536">
      <w:pPr>
        <w:pStyle w:val="BodyText"/>
      </w:pPr>
      <w:hyperlink r:id="rId981"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1A7846" w:rsidP="000E5536">
      <w:pPr>
        <w:pStyle w:val="BodyText"/>
      </w:pPr>
      <w:hyperlink r:id="rId982"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1A7846" w:rsidP="000E5536">
      <w:pPr>
        <w:pStyle w:val="BodyText"/>
      </w:pPr>
      <w:hyperlink r:id="rId983"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lastRenderedPageBreak/>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84"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1A7846" w:rsidP="000E5536">
      <w:pPr>
        <w:pStyle w:val="BodyText"/>
      </w:pPr>
      <w:hyperlink r:id="rId985"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1A7846" w:rsidP="000E5536">
      <w:pPr>
        <w:pStyle w:val="BodyText"/>
      </w:pPr>
      <w:hyperlink r:id="rId986"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1A7846" w:rsidP="000E5536">
      <w:pPr>
        <w:pStyle w:val="BodyText"/>
      </w:pPr>
      <w:hyperlink r:id="rId987"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lastRenderedPageBreak/>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88"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89"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t xml:space="preserve">The </w:t>
      </w:r>
      <w:hyperlink r:id="rId990" w:history="1">
        <w:r w:rsidRPr="00560944">
          <w:rPr>
            <w:rStyle w:val="Hyperlink"/>
          </w:rPr>
          <w:t>Simplify</w:t>
        </w:r>
      </w:hyperlink>
      <w:r>
        <w:t xml:space="preserve"> methods in the ESRI Geometry API are equivalent to the ItopologicalOperator.Simplify method which is documented </w:t>
      </w:r>
      <w:hyperlink r:id="rId991"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92"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93"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1A7846" w:rsidP="000E5536">
      <w:pPr>
        <w:pStyle w:val="BodyText"/>
      </w:pPr>
      <w:hyperlink r:id="rId994"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95"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96" w:history="1">
        <w:r w:rsidRPr="00E976A1">
          <w:rPr>
            <w:rStyle w:val="Hyperlink"/>
          </w:rPr>
          <w:t>here</w:t>
        </w:r>
      </w:hyperlink>
      <w:r>
        <w:t xml:space="preserve"> and </w:t>
      </w:r>
      <w:hyperlink r:id="rId997"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98"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99" w:history="1">
        <w:r w:rsidRPr="00F92100">
          <w:rPr>
            <w:rStyle w:val="Hyperlink"/>
          </w:rPr>
          <w:t>here</w:t>
        </w:r>
      </w:hyperlink>
      <w:r>
        <w:t xml:space="preserve"> and introduction </w:t>
      </w:r>
      <w:hyperlink r:id="rId1000" w:history="1">
        <w:r w:rsidRPr="000E48F4">
          <w:rPr>
            <w:rStyle w:val="Hyperlink"/>
          </w:rPr>
          <w:t>video for v 4.5 here</w:t>
        </w:r>
      </w:hyperlink>
      <w:r>
        <w:t xml:space="preserve">.  </w:t>
      </w:r>
      <w:hyperlink r:id="rId1001"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lastRenderedPageBreak/>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1A7846" w:rsidP="00A75824">
      <w:pPr>
        <w:pStyle w:val="BodyText2"/>
      </w:pPr>
      <w:hyperlink r:id="rId1002"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1A7846" w:rsidP="00A75824">
      <w:pPr>
        <w:pStyle w:val="BodyText2"/>
      </w:pPr>
      <w:hyperlink r:id="rId1003"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1A7846" w:rsidP="00A75824">
      <w:pPr>
        <w:pStyle w:val="BodyText2"/>
      </w:pPr>
      <w:hyperlink r:id="rId1004"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1005"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1006"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lastRenderedPageBreak/>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1007" w:history="1">
        <w:r w:rsidRPr="00063BAD">
          <w:rPr>
            <w:rStyle w:val="Hyperlink"/>
          </w:rPr>
          <w:t>HDFS</w:t>
        </w:r>
      </w:hyperlink>
      <w:r>
        <w:t xml:space="preserve"> docs) using the Hadoop File System shell (see </w:t>
      </w:r>
      <w:hyperlink r:id="rId1008"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09"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10"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lastRenderedPageBreak/>
        <w:t xml:space="preserve">Files could, in theory be loaded into Hadoop programmatically using the HDFS API – this could be Java classes or there are wrappers for Python,Perl etc. Thrift can be used but there is a Python wrapper for the Hadoop API called </w:t>
      </w:r>
      <w:hyperlink r:id="rId1011" w:history="1">
        <w:r w:rsidRPr="00CB45C1">
          <w:rPr>
            <w:rStyle w:val="Hyperlink"/>
          </w:rPr>
          <w:t>Pydoop</w:t>
        </w:r>
      </w:hyperlink>
      <w:r>
        <w:t xml:space="preserve"> – it is also on </w:t>
      </w:r>
      <w:hyperlink r:id="rId1012"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3"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lastRenderedPageBreak/>
        <w:t>Changing permissions</w:t>
      </w:r>
    </w:p>
    <w:p w14:paraId="292EE6F6" w14:textId="5589708A" w:rsidR="009422DD" w:rsidRDefault="009422DD" w:rsidP="00A75824">
      <w:pPr>
        <w:pStyle w:val="BodyText2"/>
      </w:pPr>
      <w:r>
        <w:t xml:space="preserve">Use </w:t>
      </w:r>
      <w:hyperlink r:id="rId1014"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15"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16" w:history="1">
        <w:r w:rsidRPr="00226953">
          <w:rPr>
            <w:rStyle w:val="Hyperlink"/>
          </w:rPr>
          <w:t>here</w:t>
        </w:r>
      </w:hyperlink>
      <w:r>
        <w:t>).</w:t>
      </w:r>
    </w:p>
    <w:p w14:paraId="569C9487" w14:textId="77777777" w:rsidR="0063601F" w:rsidRDefault="0063601F" w:rsidP="00A75824">
      <w:pPr>
        <w:pStyle w:val="BodyText2"/>
      </w:pPr>
      <w:r>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1A7846" w:rsidP="008B550B">
      <w:pPr>
        <w:pStyle w:val="Code"/>
        <w:rPr>
          <w:rStyle w:val="Hyperlink"/>
        </w:rPr>
      </w:pPr>
      <w:hyperlink r:id="rId1017" w:history="1">
        <w:r w:rsidR="0063601F" w:rsidRPr="00DB27B0">
          <w:rPr>
            <w:rStyle w:val="Hyperlink"/>
          </w:rPr>
          <w:t>http://hadoop-m1:50070/webhdfs/v1/user/hive/warehouse/wdpa?op=LISTSTATUS</w:t>
        </w:r>
      </w:hyperlink>
    </w:p>
    <w:p w14:paraId="3F7EBD28" w14:textId="70F2DFA4" w:rsidR="00A5203B" w:rsidRDefault="001A7846" w:rsidP="008B550B">
      <w:pPr>
        <w:pStyle w:val="Code"/>
      </w:pPr>
      <w:hyperlink r:id="rId1018"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1A7846" w:rsidP="008B550B">
      <w:pPr>
        <w:pStyle w:val="Code"/>
      </w:pPr>
      <w:hyperlink r:id="rId1019"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9" w:name="_Ref371950375"/>
      <w:r>
        <w:t xml:space="preserve">MapReduce is the Hadoop software framework for processing HDFS data. There is a tutorial </w:t>
      </w:r>
      <w:hyperlink r:id="rId1020" w:history="1">
        <w:r w:rsidRPr="00AC0DCD">
          <w:rPr>
            <w:rStyle w:val="Hyperlink"/>
          </w:rPr>
          <w:t>here</w:t>
        </w:r>
      </w:hyperlink>
      <w:r>
        <w:t xml:space="preserve">. How the actual MapReduce operations are actually carried out is documented </w:t>
      </w:r>
      <w:hyperlink r:id="rId1021" w:history="1">
        <w:r w:rsidRPr="00B913D7">
          <w:rPr>
            <w:rStyle w:val="Hyperlink"/>
          </w:rPr>
          <w:t>here</w:t>
        </w:r>
      </w:hyperlink>
      <w:r>
        <w:t>.</w:t>
      </w:r>
    </w:p>
    <w:p w14:paraId="67BCD274" w14:textId="4E5A4651" w:rsidR="0063601F" w:rsidRDefault="0063601F" w:rsidP="000E5536">
      <w:pPr>
        <w:pStyle w:val="Heading6"/>
      </w:pPr>
      <w:r>
        <w:t>Streaming API</w:t>
      </w:r>
      <w:bookmarkEnd w:id="159"/>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lastRenderedPageBreak/>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22"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23"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lastRenderedPageBreak/>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lastRenderedPageBreak/>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26"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27"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1A7846" w:rsidP="00A75824">
      <w:pPr>
        <w:pStyle w:val="BodyText2"/>
      </w:pPr>
      <w:hyperlink r:id="rId1028"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29"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60" w:name="_Ref384899212"/>
      <w:r>
        <w:t>Building</w:t>
      </w:r>
      <w:bookmarkEnd w:id="160"/>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30" w:history="1">
        <w:r w:rsidRPr="00CE4588">
          <w:rPr>
            <w:rStyle w:val="Hyperlink"/>
          </w:rPr>
          <w:t>here</w:t>
        </w:r>
      </w:hyperlink>
      <w:r>
        <w:t xml:space="preserve">. You should use the distributed cache (see </w:t>
      </w:r>
      <w:hyperlink r:id="rId1031"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32"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lastRenderedPageBreak/>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lastRenderedPageBreak/>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lastRenderedPageBreak/>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33"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34"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lastRenderedPageBreak/>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35"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36"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61" w:name="_Ref388430329"/>
      <w:r>
        <w:t xml:space="preserve">Good article from Todd Lipcon </w:t>
      </w:r>
      <w:hyperlink r:id="rId1037"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61"/>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62" w:name="_Ref398908718"/>
      <w:r>
        <w:t>Map/Reduce logs</w:t>
      </w:r>
      <w:bookmarkEnd w:id="162"/>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63" w:name="_Ref454466051"/>
      <w:r>
        <w:t>JobHistory Server</w:t>
      </w:r>
      <w:bookmarkEnd w:id="163"/>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38"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39"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40" w:history="1">
        <w:r>
          <w:rPr>
            <w:rStyle w:val="Hyperlink"/>
            <w:rFonts w:eastAsia="Times New Roman"/>
          </w:rPr>
          <w:t>h05-nn01.jrc.it</w:t>
        </w:r>
      </w:hyperlink>
    </w:p>
    <w:p w14:paraId="0375C1F3" w14:textId="77777777" w:rsidR="0063601F" w:rsidRDefault="001A7846" w:rsidP="000E5536">
      <w:pPr>
        <w:pStyle w:val="BodyText"/>
        <w:rPr>
          <w:rFonts w:eastAsia="Times New Roman"/>
        </w:rPr>
      </w:pPr>
      <w:hyperlink r:id="rId1041"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1A7846" w:rsidP="000E5536">
      <w:pPr>
        <w:pStyle w:val="BodyText"/>
        <w:rPr>
          <w:rFonts w:eastAsia="Times New Roman"/>
        </w:rPr>
      </w:pPr>
      <w:hyperlink r:id="rId1042"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A75824">
      <w:pPr>
        <w:pStyle w:val="BodyText2"/>
      </w:pPr>
      <w:r>
        <w:t xml:space="preserve">To interact with HBase you use the </w:t>
      </w:r>
      <w:hyperlink r:id="rId1043"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lastRenderedPageBreak/>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44"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lastRenderedPageBreak/>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45"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lastRenderedPageBreak/>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46"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lastRenderedPageBreak/>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lastRenderedPageBreak/>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4" w:name="_Ref371938052"/>
      <w:r>
        <w:t>Debugging</w:t>
      </w:r>
      <w:bookmarkEnd w:id="164"/>
    </w:p>
    <w:p w14:paraId="2996E0FB" w14:textId="77777777" w:rsidR="0063601F" w:rsidRDefault="0063601F" w:rsidP="00A75824">
      <w:pPr>
        <w:pStyle w:val="BodyText2"/>
      </w:pPr>
      <w:r>
        <w:t xml:space="preserve">The HBase </w:t>
      </w:r>
      <w:hyperlink r:id="rId1047"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lastRenderedPageBreak/>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1A7846" w:rsidP="00A75824">
      <w:pPr>
        <w:pStyle w:val="BodyText2"/>
      </w:pPr>
      <w:hyperlink r:id="rId1048"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49"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50"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51"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5"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6" w:name="_Ref387841007"/>
      <w:r>
        <w:t>Configuration</w:t>
      </w:r>
      <w:bookmarkEnd w:id="166"/>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52" w:history="1">
        <w:r w:rsidRPr="009E7907">
          <w:rPr>
            <w:rStyle w:val="Hyperlink"/>
          </w:rPr>
          <w:t>this</w:t>
        </w:r>
      </w:hyperlink>
      <w:r>
        <w:t xml:space="preserve"> section of the docs. There are parameters that you can specify when you execute a query in Hive – these are listed </w:t>
      </w:r>
      <w:hyperlink r:id="rId1053"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lastRenderedPageBreak/>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lastRenderedPageBreak/>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54"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55"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56"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7"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7"/>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8" w:name="_Ref401673519"/>
      <w:r>
        <w:t>Creating tables</w:t>
      </w:r>
      <w:bookmarkEnd w:id="168"/>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57"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58"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lastRenderedPageBreak/>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59"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5"/>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9" w:name="_Ref454437496"/>
      <w:bookmarkStart w:id="170" w:name="_Ref384894195"/>
      <w:r>
        <w:lastRenderedPageBreak/>
        <w:t>Building the jar files</w:t>
      </w:r>
      <w:bookmarkEnd w:id="169"/>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60"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61"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70"/>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lastRenderedPageBreak/>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62"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 xml:space="preserve">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w:t>
      </w:r>
      <w:r w:rsidRPr="005A35F0">
        <w:lastRenderedPageBreak/>
        <w:t>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1"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71"/>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lastRenderedPageBreak/>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63"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64"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65"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lastRenderedPageBreak/>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72" w:name="_Ref454461976"/>
      <w:r>
        <w:t>As permanent functions</w:t>
      </w:r>
      <w:bookmarkEnd w:id="172"/>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66"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67"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lastRenderedPageBreak/>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68"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69"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73" w:name="_Ref454377551"/>
      <w:r>
        <w:t>Using Beeswax UI</w:t>
      </w:r>
      <w:bookmarkEnd w:id="173"/>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0">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lastRenderedPageBreak/>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4" w:name="_Ref454542633"/>
      <w:r>
        <w:t>Using Beeline</w:t>
      </w:r>
      <w:bookmarkEnd w:id="174"/>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lastRenderedPageBreak/>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lastRenderedPageBreak/>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lastRenderedPageBreak/>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71"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1A7846" w:rsidP="00A75824">
      <w:pPr>
        <w:pStyle w:val="BodyText2"/>
      </w:pPr>
      <w:hyperlink r:id="rId1072"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73"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74" w:history="1">
        <w:r w:rsidRPr="00FB3083">
          <w:rPr>
            <w:rStyle w:val="Hyperlink"/>
          </w:rPr>
          <w:t>http://hadoop-h05:8888/about/</w:t>
        </w:r>
      </w:hyperlink>
      <w:r>
        <w:t xml:space="preserve"> now </w:t>
      </w:r>
      <w:hyperlink r:id="rId1075" w:history="1">
        <w:r w:rsidRPr="00DB27B0">
          <w:rPr>
            <w:rStyle w:val="Hyperlink"/>
          </w:rPr>
          <w:t>http://hadoop-m2:8888/</w:t>
        </w:r>
      </w:hyperlink>
      <w:r w:rsidR="00DD4E76">
        <w:t xml:space="preserve"> now </w:t>
      </w:r>
      <w:hyperlink r:id="rId1076"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77" w:history="1">
        <w:r>
          <w:rPr>
            <w:rStyle w:val="Hyperlink"/>
          </w:rPr>
          <w:t>http://hadoop-h05:8888/</w:t>
        </w:r>
      </w:hyperlink>
      <w:r>
        <w:t xml:space="preserve">  now </w:t>
      </w:r>
      <w:hyperlink r:id="rId1078"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79"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lastRenderedPageBreak/>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80"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5" w:name="_Ref384803343"/>
      <w:r>
        <w:t>Importing files</w:t>
      </w:r>
      <w:bookmarkEnd w:id="175"/>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lastRenderedPageBreak/>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81" w:history="1">
        <w:r>
          <w:rPr>
            <w:rStyle w:val="Hyperlink"/>
          </w:rPr>
          <w:t>github</w:t>
        </w:r>
      </w:hyperlink>
      <w:r>
        <w:t xml:space="preserve">. </w:t>
      </w:r>
    </w:p>
    <w:p w14:paraId="490ED5A9" w14:textId="77777777" w:rsidR="0063601F" w:rsidRDefault="001A7846" w:rsidP="00A75824">
      <w:pPr>
        <w:pStyle w:val="BodyText2"/>
      </w:pPr>
      <w:hyperlink r:id="rId1082"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1A7846" w:rsidP="000E5536">
      <w:pPr>
        <w:pStyle w:val="BodyText"/>
      </w:pPr>
      <w:hyperlink r:id="rId1083"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1A7846" w:rsidP="000E5536">
      <w:pPr>
        <w:pStyle w:val="BodyText"/>
      </w:pPr>
      <w:hyperlink r:id="rId1084"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 xml:space="preserve">Impala supports HDFS and HBase so you can map an HBase table into a Hive/Impala table such that the row key is exposed as a column such that predicates on the row key are turned into start/stop rows meaning you can do lookups and </w:t>
      </w:r>
      <w:r>
        <w:lastRenderedPageBreak/>
        <w:t>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85"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lastRenderedPageBreak/>
        <w:t xml:space="preserve">See the docs </w:t>
      </w:r>
      <w:hyperlink r:id="rId1086"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87" w:history="1">
        <w:r w:rsidRPr="00152A63">
          <w:rPr>
            <w:rStyle w:val="Hyperlink"/>
          </w:rPr>
          <w:t>Sqoop</w:t>
        </w:r>
      </w:hyperlink>
      <w:r>
        <w:t xml:space="preserve"> in Hue doesn’t really work – this is because Sqoop isn’t really implemented outside the command line. So we have to use the command line. </w:t>
      </w:r>
      <w:hyperlink r:id="rId1088"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89"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90"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lastRenderedPageBreak/>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91"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92"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 xml:space="preserve">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w:t>
      </w:r>
      <w:r>
        <w:lastRenderedPageBreak/>
        <w:t>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1A7846" w:rsidP="00A75824">
      <w:pPr>
        <w:pStyle w:val="BodyText2"/>
      </w:pPr>
      <w:hyperlink r:id="rId1093"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94"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6" w:name="_Ref401925991"/>
      <w:r>
        <w:t>Issues with dissolving features</w:t>
      </w:r>
      <w:bookmarkEnd w:id="176"/>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lastRenderedPageBreak/>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95"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6">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7">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lastRenderedPageBreak/>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8">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99"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00"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101"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2">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lastRenderedPageBreak/>
        <w:t xml:space="preserve">Running the final </w:t>
      </w:r>
      <w:hyperlink r:id="rId1103"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7" w:name="_Ref404856316"/>
      <w:r>
        <w:t>Dissolving in ArcGIS</w:t>
      </w:r>
      <w:bookmarkEnd w:id="177"/>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lastRenderedPageBreak/>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lastRenderedPageBreak/>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104"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lastRenderedPageBreak/>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105"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1A7846" w:rsidP="00A75824">
      <w:pPr>
        <w:pStyle w:val="BodyText2"/>
      </w:pPr>
      <w:hyperlink r:id="rId1106"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8"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1A7846" w:rsidP="00A75824">
      <w:pPr>
        <w:pStyle w:val="BodyText2"/>
      </w:pPr>
      <w:hyperlink r:id="rId1107"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9" w:name="_Ubuntu_14.04_1"/>
      <w:bookmarkEnd w:id="179"/>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lastRenderedPageBreak/>
        <w:t xml:space="preserve">There are a small number of client applications that run from a shell - see </w:t>
      </w:r>
      <w:hyperlink r:id="rId1108"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80" w:name="_Ref417032864"/>
      <w:r>
        <w:t>From UNIX</w:t>
      </w:r>
      <w:bookmarkEnd w:id="180"/>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109"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lastRenderedPageBreak/>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110"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1" w:name="_Toc315774584"/>
      <w:bookmarkStart w:id="182" w:name="_Toc315774583"/>
      <w:bookmarkStart w:id="183" w:name="_Toc315774576"/>
      <w:bookmarkEnd w:id="178"/>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4"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11"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A75824">
      <w:pPr>
        <w:pStyle w:val="BodyText2"/>
        <w:rPr>
          <w:rStyle w:val="Hyperlink"/>
        </w:rPr>
      </w:pPr>
      <w:r>
        <w:t xml:space="preserve">See here for the specification: </w:t>
      </w:r>
      <w:hyperlink r:id="rId1112"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4"/>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lastRenderedPageBreak/>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5" w:name="_Ref389828346"/>
      <w:r>
        <w:t>Creating geometries from text</w:t>
      </w:r>
      <w:bookmarkEnd w:id="185"/>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lastRenderedPageBreak/>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1"/>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6" w:name="_Toc315774586"/>
      <w:bookmarkStart w:id="187"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lastRenderedPageBreak/>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1A7846" w:rsidP="00A75824">
      <w:pPr>
        <w:pStyle w:val="BodyText2"/>
      </w:pPr>
      <w:hyperlink r:id="rId1113"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14"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lastRenderedPageBreak/>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8" w:name="_Using_phpPgAdmin"/>
      <w:bookmarkEnd w:id="188"/>
      <w:r>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15"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lastRenderedPageBreak/>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6"/>
    </w:p>
    <w:p w14:paraId="03474788" w14:textId="77777777" w:rsidR="00352E10" w:rsidRDefault="00352E10" w:rsidP="000E5536">
      <w:pPr>
        <w:pStyle w:val="BodyText"/>
      </w:pPr>
      <w:r>
        <w:t>Partitioning may help performance:</w:t>
      </w:r>
    </w:p>
    <w:p w14:paraId="608FEA38" w14:textId="77777777" w:rsidR="00352E10" w:rsidRDefault="001A7846" w:rsidP="000E5536">
      <w:pPr>
        <w:pStyle w:val="BodyText"/>
      </w:pPr>
      <w:hyperlink r:id="rId1116"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17"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18"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19"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9" w:name="_Toc315774577"/>
      <w:r>
        <w:t>Security</w:t>
      </w:r>
      <w:bookmarkEnd w:id="189"/>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0"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lastRenderedPageBreak/>
        <w:t>But I cant find Mollweide! Looks like you need to add it to the spatial_ref_sys table (</w:t>
      </w:r>
      <w:hyperlink r:id="rId1120" w:anchor="spatial_ref_sys" w:history="1">
        <w:r w:rsidRPr="00CD1471">
          <w:rPr>
            <w:rStyle w:val="Hyperlink"/>
          </w:rPr>
          <w:t>here</w:t>
        </w:r>
      </w:hyperlink>
      <w:r>
        <w:t xml:space="preserve">). The one I want is here: </w:t>
      </w:r>
      <w:hyperlink r:id="rId1121"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90"/>
    </w:p>
    <w:p w14:paraId="6452B8D1" w14:textId="77777777" w:rsidR="00352E10" w:rsidRPr="00D9232E" w:rsidRDefault="00352E10" w:rsidP="00A75824">
      <w:pPr>
        <w:pStyle w:val="BodyText2"/>
      </w:pPr>
      <w:r>
        <w:t xml:space="preserve">Documented here </w:t>
      </w:r>
      <w:hyperlink r:id="rId1122"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1" w:name="_Toc315774627"/>
      <w:bookmarkEnd w:id="182"/>
      <w:bookmarkEnd w:id="183"/>
      <w:bookmarkEnd w:id="187"/>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2" w:name="_Disk_usage_1"/>
      <w:bookmarkEnd w:id="192"/>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3" w:name="_On_Ubuntu_14.04_1"/>
      <w:bookmarkEnd w:id="193"/>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23"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24"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lastRenderedPageBreak/>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4" w:name="_phpPgAdmin"/>
      <w:bookmarkEnd w:id="194"/>
      <w:r>
        <w:t>phpPgAdmin</w:t>
      </w:r>
    </w:p>
    <w:p w14:paraId="0DA9F0E9" w14:textId="3539644E" w:rsidR="005B25A1" w:rsidRDefault="005B25A1" w:rsidP="005B25A1">
      <w:pPr>
        <w:pStyle w:val="Heading6"/>
      </w:pPr>
      <w:bookmarkStart w:id="195" w:name="_Installation"/>
      <w:bookmarkEnd w:id="195"/>
      <w:r>
        <w:t>Installation</w:t>
      </w:r>
    </w:p>
    <w:p w14:paraId="0C44A084" w14:textId="5B384EC3" w:rsidR="005B25A1" w:rsidRDefault="0054440F" w:rsidP="00A75824">
      <w:pPr>
        <w:pStyle w:val="BodyText2"/>
      </w:pPr>
      <w:bookmarkStart w:id="196" w:name="_Ubuntu_14.04"/>
      <w:bookmarkEnd w:id="196"/>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7" w:name="_Configuration"/>
      <w:bookmarkEnd w:id="197"/>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198" w:name="_Toc315774623"/>
      <w:r>
        <w:t>ArcGIS</w:t>
      </w:r>
    </w:p>
    <w:p w14:paraId="0CA2324E" w14:textId="58413071" w:rsidR="004B461D" w:rsidRDefault="004B461D" w:rsidP="007D2F52">
      <w:pPr>
        <w:pStyle w:val="Heading4"/>
      </w:pPr>
      <w:r>
        <w:t>ArcGIS</w:t>
      </w:r>
      <w:bookmarkEnd w:id="198"/>
      <w:r>
        <w:t xml:space="preserve"> </w:t>
      </w:r>
      <w:r w:rsidR="00CC2849">
        <w:t xml:space="preserve">for </w:t>
      </w:r>
      <w:r>
        <w:t>Desktop</w:t>
      </w:r>
    </w:p>
    <w:p w14:paraId="4570906F" w14:textId="77777777" w:rsidR="004B461D" w:rsidRDefault="004B461D" w:rsidP="000E5536">
      <w:pPr>
        <w:pStyle w:val="Heading5"/>
      </w:pPr>
      <w:bookmarkStart w:id="199" w:name="_Ref352067525"/>
      <w:bookmarkStart w:id="200" w:name="_Toc315774624"/>
      <w:r>
        <w:t>Accessing PostGIS</w:t>
      </w:r>
      <w:bookmarkEnd w:id="199"/>
    </w:p>
    <w:p w14:paraId="0A61D1B6" w14:textId="77777777" w:rsidR="004B461D" w:rsidRDefault="004B461D" w:rsidP="000E5536">
      <w:pPr>
        <w:pStyle w:val="Heading6"/>
      </w:pPr>
      <w:bookmarkStart w:id="201" w:name="_Ref323214465"/>
      <w:r>
        <w:t>In 10</w:t>
      </w:r>
      <w:bookmarkEnd w:id="201"/>
    </w:p>
    <w:p w14:paraId="65B6EF5C" w14:textId="77777777" w:rsidR="004B461D" w:rsidRDefault="004B461D" w:rsidP="00A75824">
      <w:pPr>
        <w:pStyle w:val="BodyText2"/>
      </w:pPr>
      <w:r>
        <w:lastRenderedPageBreak/>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5"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6"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CC2849">
      <w:pPr>
        <w:pStyle w:val="BodyText2"/>
      </w:pPr>
      <w:r>
        <w:t>Python add-ins. Download the Python Add-in Wizard.</w:t>
      </w:r>
    </w:p>
    <w:p w14:paraId="57BB2BB3" w14:textId="77777777" w:rsidR="004B461D" w:rsidRDefault="004B461D" w:rsidP="000E5536">
      <w:pPr>
        <w:pStyle w:val="Heading5"/>
      </w:pPr>
      <w:r>
        <w:t>ArcToolbox</w:t>
      </w:r>
      <w:bookmarkEnd w:id="200"/>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2" w:name="_Toc315774625"/>
      <w:r>
        <w:t>Creating Script tools</w:t>
      </w:r>
      <w:bookmarkEnd w:id="202"/>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3" w:name="_Ref387145637"/>
      <w:r>
        <w:t>ArcPy Memory leaks</w:t>
      </w:r>
      <w:bookmarkEnd w:id="203"/>
    </w:p>
    <w:p w14:paraId="41E8210F" w14:textId="77777777" w:rsidR="009B1A25" w:rsidRDefault="009B1A25" w:rsidP="00A75824">
      <w:pPr>
        <w:pStyle w:val="BodyText2"/>
      </w:pPr>
      <w:r>
        <w:lastRenderedPageBreak/>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27" w:anchor="/Running_a_script_in_process/00150000000r000000/" w:history="1">
        <w:r w:rsidR="0029603B" w:rsidRPr="0029603B">
          <w:rPr>
            <w:rStyle w:val="Hyperlink"/>
          </w:rPr>
          <w:t>here</w:t>
        </w:r>
      </w:hyperlink>
      <w:r w:rsidR="0029603B">
        <w:t xml:space="preserve">). This was suggested by someone else – see </w:t>
      </w:r>
      <w:hyperlink r:id="rId1128"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A75824">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6A10A8">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04"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1A7846" w:rsidP="00A75824">
      <w:pPr>
        <w:pStyle w:val="BodyText2"/>
      </w:pPr>
      <w:hyperlink r:id="rId1129"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1D42C1">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1D42C1">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F46226">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lastRenderedPageBreak/>
        <w:t xml:space="preserve">Good article </w:t>
      </w:r>
      <w:hyperlink r:id="rId1130"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31"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4"/>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5" w:name="_Ref464223335"/>
      <w:r>
        <w:t>Exporting to HTML</w:t>
      </w:r>
      <w:bookmarkEnd w:id="205"/>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2"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6F82D807" w14:textId="4928ED95" w:rsidR="004B5C48" w:rsidRDefault="004B5C48" w:rsidP="004B5C48">
      <w:pPr>
        <w:pStyle w:val="Heading8"/>
      </w:pPr>
      <w:r>
        <w:t>Temporary GP files</w:t>
      </w:r>
    </w:p>
    <w:p w14:paraId="422F38A8" w14:textId="1463D6DC" w:rsidR="004B5C48" w:rsidRPr="004B5C48" w:rsidRDefault="004B5C48" w:rsidP="004B5C48">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133"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3EC1369F" w14:textId="509C8330" w:rsidR="005064B3" w:rsidRDefault="005064B3" w:rsidP="005064B3">
      <w:pPr>
        <w:pStyle w:val="Heading8"/>
      </w:pPr>
      <w:r>
        <w:t>Messaging</w:t>
      </w:r>
    </w:p>
    <w:p w14:paraId="1F61964A" w14:textId="3B83B887" w:rsidR="005064B3" w:rsidRPr="005064B3" w:rsidRDefault="005064B3" w:rsidP="005064B3">
      <w:pPr>
        <w:pStyle w:val="BodyText2"/>
      </w:pPr>
      <w:r>
        <w:t>AddMessage no longer supports extended characters like TAB or CR.</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lastRenderedPageBreak/>
        <w:t>You can no longer copy a path to an element in the Catalog tree</w:t>
      </w:r>
    </w:p>
    <w:p w14:paraId="4CF2F3F3" w14:textId="509506F7" w:rsidR="00F52FFF" w:rsidRDefault="00F52FFF" w:rsidP="00F52FFF">
      <w:pPr>
        <w:pStyle w:val="Heading6"/>
      </w:pPr>
      <w:r>
        <w:t>Python</w:t>
      </w:r>
    </w:p>
    <w:p w14:paraId="0C8997AA" w14:textId="03BC30DE" w:rsidR="006A280C" w:rsidRDefault="006A280C" w:rsidP="006A280C">
      <w:pPr>
        <w:pStyle w:val="Heading7"/>
      </w:pPr>
      <w:r>
        <w:t>Executable</w:t>
      </w:r>
    </w:p>
    <w:p w14:paraId="65AB5E9C" w14:textId="37EA3ABD" w:rsidR="006A280C" w:rsidRPr="006A280C" w:rsidRDefault="006A280C" w:rsidP="006A280C">
      <w:pPr>
        <w:pStyle w:val="BodyText2"/>
      </w:pPr>
      <w:r>
        <w:t>Is here: '</w:t>
      </w:r>
      <w:r w:rsidRPr="006A280C">
        <w:t>C:\Program Files\ArcGIS\Pro\bin\Python\envs\arcgispro-py3</w:t>
      </w:r>
      <w:r>
        <w:t>\python.exe'</w:t>
      </w:r>
    </w:p>
    <w:p w14:paraId="2E859682" w14:textId="77777777" w:rsidR="006A280C" w:rsidRDefault="006A280C" w:rsidP="006A280C">
      <w:pPr>
        <w:pStyle w:val="Heading7"/>
      </w:pPr>
      <w:r>
        <w:t>Package Manager</w:t>
      </w:r>
    </w:p>
    <w:p w14:paraId="55EBD4DD" w14:textId="77777777" w:rsidR="006A280C" w:rsidRPr="00B33958" w:rsidRDefault="006A280C" w:rsidP="006A280C">
      <w:pPr>
        <w:pStyle w:val="BodyText2"/>
      </w:pPr>
      <w:r>
        <w:t xml:space="preserve">To install Python Packages for use in ArcGIS Pro follow the instructions </w:t>
      </w:r>
      <w:hyperlink r:id="rId1134" w:history="1">
        <w:r w:rsidRPr="00B33958">
          <w:rPr>
            <w:rStyle w:val="Hyperlink"/>
          </w:rPr>
          <w:t>here</w:t>
        </w:r>
      </w:hyperlink>
      <w:r>
        <w:t>.</w:t>
      </w:r>
    </w:p>
    <w:p w14:paraId="535201BE" w14:textId="77777777" w:rsidR="006A280C" w:rsidRDefault="006A280C" w:rsidP="006A280C">
      <w:pPr>
        <w:pStyle w:val="Heading8"/>
      </w:pPr>
      <w:bookmarkStart w:id="206" w:name="_Adding_Python_Packages"/>
      <w:bookmarkEnd w:id="206"/>
      <w:r>
        <w:t>Adding Python Packages</w:t>
      </w:r>
    </w:p>
    <w:p w14:paraId="0C19BF9A" w14:textId="77777777" w:rsidR="006A280C" w:rsidRDefault="006A280C" w:rsidP="006A280C">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52D827CC" w14:textId="77777777" w:rsidR="006A280C" w:rsidRDefault="006A280C" w:rsidP="006A280C">
      <w:pPr>
        <w:pStyle w:val="BodyText2"/>
      </w:pPr>
      <w:r>
        <w:t>I did this for the MapBox Python SDK and it is now listed in that conda environment, but it is not shown in ArcGIS Pro 'Add Packages' dialog:</w:t>
      </w:r>
    </w:p>
    <w:p w14:paraId="497BA76F" w14:textId="77777777" w:rsidR="006A280C" w:rsidRDefault="006A280C" w:rsidP="006A280C">
      <w:pPr>
        <w:pStyle w:val="Unix"/>
      </w:pPr>
      <w:r>
        <w:t>(arcgispro-py3) C:\Program Files\ArcGIS\Pro\bin\Python\Scripts&gt;conda list</w:t>
      </w:r>
    </w:p>
    <w:p w14:paraId="27D31D80" w14:textId="77777777" w:rsidR="006A280C" w:rsidRDefault="006A280C" w:rsidP="006A280C">
      <w:pPr>
        <w:pStyle w:val="Unix"/>
      </w:pPr>
      <w:r>
        <w:t># packages in environment at C:\Program Files\ArcGIS\Pro\bin\Python\envs\arcgispro-py3:</w:t>
      </w:r>
    </w:p>
    <w:p w14:paraId="691F789C" w14:textId="77777777" w:rsidR="006A280C" w:rsidRDefault="006A280C" w:rsidP="006A280C">
      <w:pPr>
        <w:pStyle w:val="Unix"/>
      </w:pPr>
      <w:r>
        <w:t>#</w:t>
      </w:r>
    </w:p>
    <w:p w14:paraId="7762F2F4" w14:textId="77777777" w:rsidR="006A280C" w:rsidRDefault="006A280C" w:rsidP="006A280C">
      <w:pPr>
        <w:pStyle w:val="Unix"/>
      </w:pPr>
      <w:r>
        <w:t xml:space="preserve">arcgispro                 </w:t>
      </w:r>
      <w:r>
        <w:tab/>
        <w:t xml:space="preserve">2.0                          </w:t>
      </w:r>
      <w:r>
        <w:tab/>
        <w:t xml:space="preserve"> 0   </w:t>
      </w:r>
      <w:r>
        <w:tab/>
      </w:r>
      <w:r>
        <w:tab/>
      </w:r>
      <w:r>
        <w:tab/>
        <w:t>esri</w:t>
      </w:r>
    </w:p>
    <w:p w14:paraId="2A0F6544" w14:textId="77777777" w:rsidR="006A280C" w:rsidRDefault="006A280C" w:rsidP="006A280C">
      <w:pPr>
        <w:pStyle w:val="Unix"/>
      </w:pPr>
      <w:r>
        <w:t>..</w:t>
      </w:r>
    </w:p>
    <w:p w14:paraId="2BACA777" w14:textId="77777777" w:rsidR="006A280C" w:rsidRDefault="006A280C" w:rsidP="006A280C">
      <w:pPr>
        <w:pStyle w:val="Unix"/>
      </w:pPr>
      <w:r>
        <w:t xml:space="preserve">mapbox                    </w:t>
      </w:r>
      <w:r>
        <w:tab/>
        <w:t xml:space="preserve">0.14.0                    </w:t>
      </w:r>
      <w:r>
        <w:tab/>
        <w:t>&lt;pip&gt;</w:t>
      </w:r>
    </w:p>
    <w:p w14:paraId="19A137D4"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58E79150" w14:textId="77777777" w:rsidR="006A280C" w:rsidRDefault="006A280C" w:rsidP="006A280C">
      <w:pPr>
        <w:pStyle w:val="Unix"/>
      </w:pPr>
      <w:r>
        <w:t xml:space="preserve">mpmath                   </w:t>
      </w:r>
      <w:r>
        <w:tab/>
        <w:t xml:space="preserve"> 0.19                     </w:t>
      </w:r>
      <w:r>
        <w:tab/>
        <w:t>py35_1</w:t>
      </w:r>
    </w:p>
    <w:p w14:paraId="46BE86F9" w14:textId="77777777" w:rsidR="006A280C" w:rsidRDefault="006A280C" w:rsidP="006A280C">
      <w:pPr>
        <w:pStyle w:val="BodyText2"/>
      </w:pPr>
      <w:r>
        <w:t>The third column shows the build string - only Python 3.5 and esri packages are shown in ArcGIS Pro!</w:t>
      </w:r>
    </w:p>
    <w:p w14:paraId="164CE14A" w14:textId="77777777" w:rsidR="006A280C" w:rsidRDefault="006A280C" w:rsidP="006A280C">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E0FB375" w14:textId="77777777" w:rsidR="00B33958" w:rsidRDefault="00B33958" w:rsidP="00B33958">
      <w:pPr>
        <w:pStyle w:val="Heading7"/>
      </w:pPr>
      <w:r>
        <w:t>Version</w:t>
      </w:r>
    </w:p>
    <w:p w14:paraId="003923A0" w14:textId="5F281D34" w:rsidR="00F52FFF" w:rsidRDefault="00F52FFF" w:rsidP="00F52FFF">
      <w:pPr>
        <w:pStyle w:val="BodyText2"/>
      </w:pPr>
      <w:r>
        <w:t>The Python version is now 3.</w:t>
      </w:r>
      <w:r w:rsidR="0092285A">
        <w:t>5</w:t>
      </w:r>
      <w:r>
        <w:t xml:space="preserve"> and is installed using Conda (see </w:t>
      </w:r>
      <w:hyperlink r:id="rId1135" w:history="1">
        <w:r w:rsidRPr="00F52FFF">
          <w:rPr>
            <w:rStyle w:val="Hyperlink"/>
          </w:rPr>
          <w:t>here</w:t>
        </w:r>
      </w:hyperlink>
      <w:r>
        <w:t>) into this folder '</w:t>
      </w:r>
      <w:r w:rsidRPr="00F52FFF">
        <w:t>C:\Program Files\ArcGIS\Pro\bin\Python\envs\arcgispro-py3</w:t>
      </w:r>
      <w:r>
        <w:t>'.</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CC2849">
      <w:pPr>
        <w:pStyle w:val="BodyText2"/>
      </w:pPr>
      <w:r>
        <w:t xml:space="preserve">There are a couple of articles </w:t>
      </w:r>
      <w:hyperlink r:id="rId1136"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CC2849">
      <w:pPr>
        <w:pStyle w:val="BodyText2"/>
      </w:pPr>
      <w:r>
        <w:t xml:space="preserve">Great article </w:t>
      </w:r>
      <w:hyperlink r:id="rId1137"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lastRenderedPageBreak/>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7" w:name="_Ref434390506"/>
      <w:r>
        <w:t>Mapping</w:t>
      </w:r>
      <w:bookmarkEnd w:id="207"/>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8"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9"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CC2849">
      <w:pPr>
        <w:pStyle w:val="BodyText2"/>
      </w:pPr>
      <w:r>
        <w:lastRenderedPageBreak/>
        <w:t xml:space="preserve">There are some articles that describe multiprocessing using ArcGIS. See </w:t>
      </w:r>
      <w:hyperlink r:id="rId1140" w:history="1">
        <w:r w:rsidRPr="00496BB4">
          <w:rPr>
            <w:rStyle w:val="Hyperlink"/>
          </w:rPr>
          <w:t>here</w:t>
        </w:r>
      </w:hyperlink>
      <w:r>
        <w:t xml:space="preserve"> for instance. </w:t>
      </w:r>
    </w:p>
    <w:p w14:paraId="6466C738" w14:textId="77777777" w:rsidR="00CC2849" w:rsidRPr="000F4730" w:rsidRDefault="00CC2849" w:rsidP="00CC2849">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CC2849">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CC2849">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CC2849">
      <w:pPr>
        <w:pStyle w:val="BodyText2"/>
      </w:pPr>
      <w:r>
        <w:t>To project it:</w:t>
      </w:r>
    </w:p>
    <w:p w14:paraId="14C18BC9" w14:textId="77777777" w:rsidR="00CC2849" w:rsidRPr="00DE0B33" w:rsidRDefault="00CC2849" w:rsidP="00CC2849">
      <w:pPr>
        <w:pStyle w:val="Code"/>
      </w:pPr>
      <w:r w:rsidRPr="00A80826">
        <w:t>p.projectAs(arcpy.SpatialReference(3857))</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CC2849">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41"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08" w:name="_Ref397075401"/>
      <w:r>
        <w:t>LayerToKML</w:t>
      </w:r>
    </w:p>
    <w:p w14:paraId="7555E5A5" w14:textId="77777777" w:rsidR="00CC2849" w:rsidRPr="00007A08" w:rsidRDefault="00CC2849" w:rsidP="00CC2849">
      <w:pPr>
        <w:pStyle w:val="BodyText2"/>
      </w:pPr>
      <w:r>
        <w:t xml:space="preserve">By default this exports all of the fields in the feature class to an HTML popup which is useless. See </w:t>
      </w:r>
      <w:hyperlink r:id="rId1142"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t>Validate Topology</w:t>
      </w:r>
      <w:bookmarkEnd w:id="208"/>
    </w:p>
    <w:p w14:paraId="75F06741" w14:textId="77777777" w:rsidR="00CC2849" w:rsidRDefault="00CC2849" w:rsidP="00CC2849">
      <w:pPr>
        <w:pStyle w:val="Heading8"/>
      </w:pPr>
      <w:r>
        <w:t>Failures</w:t>
      </w:r>
    </w:p>
    <w:p w14:paraId="22B61509" w14:textId="77777777" w:rsidR="00CC2849" w:rsidRDefault="00CC2849" w:rsidP="00CC2849">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CC2849">
      <w:pPr>
        <w:pStyle w:val="BodyText2"/>
      </w:pPr>
      <w:r>
        <w:t xml:space="preserve">This </w:t>
      </w:r>
      <w:hyperlink r:id="rId1143" w:history="1">
        <w:r w:rsidRPr="00A51C45">
          <w:rPr>
            <w:rStyle w:val="Hyperlink"/>
          </w:rPr>
          <w:t>error</w:t>
        </w:r>
      </w:hyperlink>
      <w:r>
        <w:t xml:space="preserve"> could be because the maximum error count (50,000) has been </w:t>
      </w:r>
      <w:hyperlink r:id="rId1144"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CC2849">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CC2849">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CC2849">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CC2849">
      <w:pPr>
        <w:pStyle w:val="BodyText2"/>
      </w:pPr>
      <w:r>
        <w:lastRenderedPageBreak/>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45"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6"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9"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10" w:name="_Ref328037721"/>
      <w:r>
        <w:t>Coordinate order</w:t>
      </w:r>
      <w:bookmarkEnd w:id="210"/>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7"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8"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9"/>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9"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lastRenderedPageBreak/>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1A7846" w:rsidP="00A75824">
      <w:pPr>
        <w:pStyle w:val="BodyText2"/>
        <w:rPr>
          <w:rStyle w:val="Hyperlink"/>
        </w:rPr>
      </w:pPr>
      <w:hyperlink r:id="rId1150"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1A7846" w:rsidP="00A75824">
      <w:pPr>
        <w:pStyle w:val="BodyText2"/>
        <w:rPr>
          <w:rStyle w:val="Hyperlink"/>
        </w:rPr>
      </w:pPr>
      <w:hyperlink r:id="rId1151"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1" w:name="_Ref330801250"/>
      <w:r>
        <w:t>Changing ArcGIS Server Service Timeouts</w:t>
      </w:r>
      <w:bookmarkEnd w:id="211"/>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2" w:name="_Ref330988658"/>
      <w:r>
        <w:t xml:space="preserve">Changing the </w:t>
      </w:r>
      <w:r w:rsidRPr="009E7739">
        <w:t>httpRuntime executionTimeout</w:t>
      </w:r>
      <w:bookmarkEnd w:id="212"/>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52"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lastRenderedPageBreak/>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53"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13" w:name="_Ref364943144"/>
      <w:r>
        <w:t>Image metadata</w:t>
      </w:r>
      <w:bookmarkEnd w:id="213"/>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54" w:history="1">
        <w:r w:rsidRPr="00F719C9">
          <w:rPr>
            <w:rStyle w:val="Hyperlink"/>
          </w:rPr>
          <w:t>here</w:t>
        </w:r>
      </w:hyperlink>
      <w:r>
        <w:t>.</w:t>
      </w:r>
    </w:p>
    <w:p w14:paraId="521B2C28" w14:textId="77777777" w:rsidR="004B461D" w:rsidRDefault="004B461D" w:rsidP="00A75824">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5"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lastRenderedPageBreak/>
        <w:t xml:space="preserve">But there are other areas, e.g Imbak Canyon where the imagery is there but there is no DG footprint. The Palm Oil example placemark has an image from Digital Globe </w:t>
      </w:r>
      <w:hyperlink r:id="rId1156"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C732A9">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57"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C732A9">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C732A9">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C732A9">
      <w:pPr>
        <w:pStyle w:val="BodyText2"/>
      </w:pPr>
      <w:r>
        <w:t xml:space="preserve">Following the instructions </w:t>
      </w:r>
      <w:hyperlink r:id="rId1158"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59"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C732A9">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C732A9">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C732A9">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C732A9">
      <w:pPr>
        <w:pStyle w:val="BodyText2"/>
      </w:pPr>
      <w:r>
        <w:lastRenderedPageBreak/>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C732A9">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C732A9">
      <w:pPr>
        <w:pStyle w:val="BodyText2"/>
      </w:pPr>
      <w:r>
        <w:t xml:space="preserve">Following instructions </w:t>
      </w:r>
      <w:hyperlink r:id="rId1160"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C732A9">
      <w:pPr>
        <w:pStyle w:val="BodyText2"/>
      </w:pPr>
      <w:r>
        <w:t xml:space="preserve">By adding </w:t>
      </w:r>
      <w:hyperlink r:id="rId1161"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C732A9">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C732A9">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C732A9">
      <w:pPr>
        <w:pStyle w:val="BodyText2"/>
      </w:pPr>
      <w:r>
        <w:t>When I upgraded to OS Yosemite and tried to run Aptana I got the following error message:</w:t>
      </w:r>
    </w:p>
    <w:p w14:paraId="15CADCF8" w14:textId="77777777" w:rsidR="00C732A9" w:rsidRDefault="00C732A9" w:rsidP="00C732A9">
      <w:pPr>
        <w:pStyle w:val="BodyText2"/>
      </w:pPr>
      <w:r w:rsidRPr="008C25E9">
        <w:t>JVM Shared library does not contain the JNI_CreateJavaVM symbol</w:t>
      </w:r>
    </w:p>
    <w:p w14:paraId="228BE67E" w14:textId="77777777" w:rsidR="00C732A9" w:rsidRDefault="00C732A9" w:rsidP="00C732A9">
      <w:pPr>
        <w:pStyle w:val="BodyText2"/>
      </w:pPr>
      <w:r>
        <w:t xml:space="preserve">To remedy this install the Java for OS from </w:t>
      </w:r>
      <w:hyperlink r:id="rId1162" w:history="1">
        <w:r w:rsidRPr="008C25E9">
          <w:rPr>
            <w:rStyle w:val="Hyperlink"/>
          </w:rPr>
          <w:t>here</w:t>
        </w:r>
      </w:hyperlink>
      <w:r>
        <w:t>.</w:t>
      </w:r>
    </w:p>
    <w:p w14:paraId="6C1645CA" w14:textId="77777777" w:rsidR="00C732A9" w:rsidRPr="008C25E9" w:rsidRDefault="00C732A9" w:rsidP="00C732A9">
      <w:pPr>
        <w:pStyle w:val="BodyText2"/>
      </w:pPr>
      <w:r>
        <w:t xml:space="preserve">Also, Aptana doesn’t close properly on version </w:t>
      </w:r>
      <w:r w:rsidRPr="007F4BEA">
        <w:t>3.6.0.201407100658</w:t>
      </w:r>
      <w:r>
        <w:t xml:space="preserve">.  You need to reinstall 3.4 from </w:t>
      </w:r>
      <w:hyperlink r:id="rId1163"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t>Project configuration is not up-to-date with pom.xml</w:t>
      </w:r>
    </w:p>
    <w:p w14:paraId="2CC929CC" w14:textId="77777777" w:rsidR="00C732A9" w:rsidRDefault="00C732A9" w:rsidP="00C732A9">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C732A9">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C732A9">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C732A9">
      <w:pPr>
        <w:pStyle w:val="BodyText2"/>
      </w:pPr>
      <w:r>
        <w:lastRenderedPageBreak/>
        <w:t xml:space="preserve">When I tried to import Lars jrc repo I got an error: </w:t>
      </w:r>
      <w:r w:rsidRPr="00D97E4C">
        <w:t>missing artifact jdk.tools 1.7</w:t>
      </w:r>
      <w:r>
        <w:t xml:space="preserve">. This is due to Aptana not finding the right JRE. Following </w:t>
      </w:r>
      <w:hyperlink r:id="rId1164"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C732A9">
      <w:pPr>
        <w:pStyle w:val="BodyText2"/>
      </w:pPr>
      <w:r>
        <w:t>Tried to change the JRE in the project to JRE1.7 but that didn’t fix the issue either.</w:t>
      </w:r>
    </w:p>
    <w:p w14:paraId="052EEBF7" w14:textId="77777777" w:rsidR="00C732A9" w:rsidRDefault="00C732A9" w:rsidP="00C732A9">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65"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C732A9">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66"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C732A9">
      <w:pPr>
        <w:pStyle w:val="BodyText2"/>
      </w:pPr>
      <w:r>
        <w:t xml:space="preserve">March 2015: After reinstalling Aptana 3.4.0 on my work PC I got this error. Following instructions </w:t>
      </w:r>
      <w:hyperlink r:id="rId1167"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C732A9">
      <w:pPr>
        <w:pStyle w:val="BodyText2"/>
      </w:pPr>
      <w:r>
        <w:t>This does compile now but I am getting WARNINGS that there are lots of overlapping classes in the output file.</w:t>
      </w:r>
    </w:p>
    <w:p w14:paraId="2EDDEB7B" w14:textId="77777777" w:rsidR="00C732A9" w:rsidRPr="00D97E4C" w:rsidRDefault="00C732A9" w:rsidP="00C732A9">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C732A9">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C732A9">
      <w:pPr>
        <w:pStyle w:val="BodyText2"/>
      </w:pPr>
      <w:r>
        <w:rPr>
          <w:noProof/>
          <w:lang w:bidi="ar-SA"/>
        </w:rPr>
        <w:lastRenderedPageBreak/>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8">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C732A9">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C732A9">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C732A9">
      <w:pPr>
        <w:pStyle w:val="BodyText2"/>
      </w:pPr>
      <w:r>
        <w:t xml:space="preserve">In Aptana and Maven you need to specify goals for successful builds. See </w:t>
      </w:r>
      <w:hyperlink r:id="rId1169"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C732A9">
      <w:pPr>
        <w:pStyle w:val="BodyText2"/>
      </w:pPr>
      <w:r>
        <w:t xml:space="preserve">Installing on Windows from </w:t>
      </w:r>
      <w:hyperlink r:id="rId1170"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t>Compiling to a different JRE</w:t>
      </w:r>
    </w:p>
    <w:p w14:paraId="755AB827" w14:textId="77777777" w:rsidR="00C732A9" w:rsidRPr="008727C5" w:rsidRDefault="00C732A9" w:rsidP="00C732A9">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C732A9">
      <w:pPr>
        <w:pStyle w:val="BodyText2"/>
      </w:pPr>
      <w:r>
        <w:t>From Eclipse Web Developer Tools.</w:t>
      </w:r>
    </w:p>
    <w:p w14:paraId="223443DF" w14:textId="77777777" w:rsidR="00C732A9" w:rsidRDefault="00C732A9" w:rsidP="00C732A9">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lastRenderedPageBreak/>
        <w:t xml:space="preserve">Following instructions on </w:t>
      </w:r>
      <w:hyperlink r:id="rId1171"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2">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C732A9">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C732A9">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C732A9">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C732A9">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t>Web projects</w:t>
      </w:r>
    </w:p>
    <w:p w14:paraId="2E6CA9FE" w14:textId="77777777" w:rsidR="00C732A9" w:rsidRPr="00223EA5" w:rsidRDefault="00C732A9" w:rsidP="00C732A9">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C732A9">
      <w:pPr>
        <w:pStyle w:val="BodyText2"/>
      </w:pPr>
      <w:r>
        <w:t xml:space="preserve">Following this guide </w:t>
      </w:r>
      <w:hyperlink r:id="rId1173" w:history="1">
        <w:r w:rsidRPr="00F21B98">
          <w:rPr>
            <w:rStyle w:val="Hyperlink"/>
          </w:rPr>
          <w:t>here</w:t>
        </w:r>
      </w:hyperlink>
      <w:r>
        <w:t xml:space="preserve">. Downloading zip for Windows </w:t>
      </w:r>
      <w:hyperlink r:id="rId1174"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w:t>
      </w:r>
      <w:r>
        <w:lastRenderedPageBreak/>
        <w:t xml:space="preserve">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C732A9">
      <w:pPr>
        <w:pStyle w:val="BodyText2"/>
      </w:pPr>
      <w:r>
        <w:t xml:space="preserve">Now if you go to </w:t>
      </w:r>
      <w:hyperlink r:id="rId1175"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C732A9">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C732A9">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C732A9">
      <w:pPr>
        <w:pStyle w:val="BodyText2"/>
      </w:pPr>
      <w:r>
        <w:t xml:space="preserve">Then this opens correctly: </w:t>
      </w:r>
      <w:hyperlink r:id="rId1176"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C732A9">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C732A9">
      <w:pPr>
        <w:pStyle w:val="BodyText2"/>
      </w:pPr>
      <w:r>
        <w:t xml:space="preserve">In order to use the Dojo FlickrRESTStore I need to set up SSL on my localhost. Following instructions </w:t>
      </w:r>
      <w:hyperlink r:id="rId1177"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C732A9">
      <w:pPr>
        <w:pStyle w:val="BodyText2"/>
      </w:pPr>
      <w:r>
        <w:t>Then answered lots of questions and it finished and created a new file in ‘</w:t>
      </w:r>
      <w:r w:rsidRPr="009A04BC">
        <w:t>C:\Users\cottaan</w:t>
      </w:r>
      <w:r>
        <w:t>\.keystore’.</w:t>
      </w:r>
    </w:p>
    <w:p w14:paraId="0035355E" w14:textId="77777777" w:rsidR="00C732A9" w:rsidRDefault="00C732A9" w:rsidP="00C732A9">
      <w:pPr>
        <w:pStyle w:val="BodyText2"/>
      </w:pPr>
      <w:r>
        <w:t>In ‘</w:t>
      </w:r>
      <w:r w:rsidRPr="000D5FFD">
        <w:t>E:\cottaan\My Documents\Downloads\apache-tomcat-8.0.32\conf</w:t>
      </w:r>
      <w:r>
        <w:t xml:space="preserve">\server.xml’ uncommented lines 77-79. Restarted Apache and tried </w:t>
      </w:r>
      <w:hyperlink r:id="rId1178"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C732A9">
      <w:pPr>
        <w:pStyle w:val="BodyText2"/>
      </w:pPr>
      <w:r w:rsidRPr="001807D2">
        <w:t>keystoreFile="${user.home}/.keystore" keystorePass="password"</w:t>
      </w:r>
    </w:p>
    <w:p w14:paraId="68A3848F" w14:textId="77777777" w:rsidR="00C732A9" w:rsidRDefault="00C732A9" w:rsidP="00C732A9">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C732A9">
      <w:pPr>
        <w:pStyle w:val="BodyText2"/>
      </w:pPr>
      <w:r>
        <w:t xml:space="preserve">Now all requests have to be through </w:t>
      </w:r>
      <w:hyperlink r:id="rId1179"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C732A9">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C732A9">
      <w:pPr>
        <w:pStyle w:val="BodyText2"/>
      </w:pPr>
      <w:r>
        <w:t xml:space="preserve">Following the guide </w:t>
      </w:r>
      <w:hyperlink r:id="rId1180"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lastRenderedPageBreak/>
        <w:t>Java runtime not available</w:t>
      </w:r>
    </w:p>
    <w:p w14:paraId="6DA4CA3C" w14:textId="77777777" w:rsidR="00C732A9" w:rsidRPr="00CD4447" w:rsidRDefault="00C732A9" w:rsidP="00C732A9">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3A82EBDD" w14:textId="77777777" w:rsidR="001D4A97" w:rsidRDefault="00C732A9" w:rsidP="00C732A9">
      <w:pPr>
        <w:pStyle w:val="BodyText2"/>
      </w:pPr>
      <w:r>
        <w:t>To get code completion working for arcpy</w:t>
      </w:r>
      <w:r w:rsidR="001D4A97">
        <w:t>:</w:t>
      </w:r>
    </w:p>
    <w:p w14:paraId="029D9BC0" w14:textId="0004EF11"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0BC05E09" w14:textId="3C9F7E58"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DA37FD">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DA37FD">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DA37FD">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DA37FD">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lastRenderedPageBreak/>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81"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82" w:history="1">
        <w:r w:rsidRPr="0001507A">
          <w:rPr>
            <w:rStyle w:val="Hyperlink"/>
          </w:rPr>
          <w:t>here</w:t>
        </w:r>
      </w:hyperlink>
      <w:r>
        <w:t>.</w:t>
      </w:r>
      <w:r w:rsidR="00526BE6">
        <w:t xml:space="preserve"> Here is the </w:t>
      </w:r>
      <w:hyperlink r:id="rId1183"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84"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lastRenderedPageBreak/>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85"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86"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87"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lastRenderedPageBreak/>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4" w:name="_Ref464569146"/>
      <w:r>
        <w:t>Command line</w:t>
      </w:r>
      <w:bookmarkEnd w:id="214"/>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lastRenderedPageBreak/>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5" w:name="_Ref464651649"/>
      <w:r>
        <w:t>Set no data value</w:t>
      </w:r>
      <w:bookmarkEnd w:id="215"/>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lastRenderedPageBreak/>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6" w:name="_Exporting_to_GeoJson"/>
      <w:bookmarkEnd w:id="216"/>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lastRenderedPageBreak/>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188"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89"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lastRenderedPageBreak/>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90"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91"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lastRenderedPageBreak/>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92" w:history="1">
        <w:r w:rsidRPr="00204887">
          <w:rPr>
            <w:rStyle w:val="Hyperlink"/>
          </w:rPr>
          <w:t>locally</w:t>
        </w:r>
      </w:hyperlink>
      <w:r>
        <w:t xml:space="preserve"> or online </w:t>
      </w:r>
      <w:hyperlink r:id="rId1193"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94"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95"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96"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97"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1A7846" w:rsidP="00F16F8D">
      <w:pPr>
        <w:pStyle w:val="ListBullet"/>
      </w:pPr>
      <w:hyperlink r:id="rId1198" w:history="1">
        <w:r w:rsidR="008B550B" w:rsidRPr="008B550B">
          <w:rPr>
            <w:rStyle w:val="Hyperlink"/>
          </w:rPr>
          <w:t>Gradient Descent Learning Rates</w:t>
        </w:r>
      </w:hyperlink>
      <w:r w:rsidR="008B550B">
        <w:t xml:space="preserve"> @6 mins</w:t>
      </w:r>
      <w:r w:rsidR="008B550B">
        <w:tab/>
      </w:r>
    </w:p>
    <w:p w14:paraId="1855A2AF" w14:textId="180B130A" w:rsidR="00320E16" w:rsidRDefault="001A7846" w:rsidP="00F16F8D">
      <w:pPr>
        <w:pStyle w:val="ListBullet"/>
      </w:pPr>
      <w:hyperlink r:id="rId1199" w:history="1">
        <w:r w:rsidR="00320E16" w:rsidRPr="00320E16">
          <w:rPr>
            <w:rStyle w:val="Hyperlink"/>
          </w:rPr>
          <w:t>Normal Equation instead of Gradient Descent</w:t>
        </w:r>
      </w:hyperlink>
    </w:p>
    <w:p w14:paraId="7BE62C03" w14:textId="1A247FEF" w:rsidR="000920B8" w:rsidRDefault="001A7846" w:rsidP="00F16F8D">
      <w:pPr>
        <w:pStyle w:val="ListBullet"/>
      </w:pPr>
      <w:hyperlink r:id="rId1200"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lastRenderedPageBreak/>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201"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202"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203"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204"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205"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206"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207"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lastRenderedPageBreak/>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1A7846" w:rsidP="00A75824">
      <w:pPr>
        <w:pStyle w:val="BodyText2"/>
      </w:pPr>
      <w:hyperlink r:id="rId1208"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209"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210"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211"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12"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1A7846" w:rsidP="00A75824">
      <w:pPr>
        <w:pStyle w:val="BodyText2"/>
      </w:pPr>
      <w:hyperlink r:id="rId1213"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214"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lastRenderedPageBreak/>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215"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16" w:anchor="Debugging_Operations" w:history="1">
        <w:r w:rsidRPr="00023FBF">
          <w:rPr>
            <w:rStyle w:val="Hyperlink"/>
          </w:rPr>
          <w:t>here</w:t>
        </w:r>
      </w:hyperlink>
      <w:r>
        <w:t xml:space="preserve">. tf.Print doesn’t currently output to Jupyter Notebooks. Excellent overview with slides </w:t>
      </w:r>
      <w:hyperlink r:id="rId1217" w:history="1">
        <w:r w:rsidRPr="00E94381">
          <w:rPr>
            <w:rStyle w:val="Hyperlink"/>
          </w:rPr>
          <w:t>here</w:t>
        </w:r>
      </w:hyperlink>
      <w:r>
        <w:t xml:space="preserve"> and promise of a new web-based interactive debugger tool (integrated with TensorBoard </w:t>
      </w:r>
      <w:hyperlink r:id="rId1218"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1A7846" w:rsidP="00A75824">
      <w:pPr>
        <w:pStyle w:val="BodyText2"/>
      </w:pPr>
      <w:hyperlink r:id="rId1219"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20"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21"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22"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7"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223"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24"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25"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26" w:history="1">
        <w:r>
          <w:rPr>
            <w:rStyle w:val="Hyperlink"/>
          </w:rPr>
          <w:t>http://h05-prod-vm100.jrc.it:8080/geoserver/web/</w:t>
        </w:r>
      </w:hyperlink>
    </w:p>
    <w:p w14:paraId="392BE9CE" w14:textId="77777777" w:rsidR="00153927" w:rsidRDefault="00153927" w:rsidP="007D2F52">
      <w:pPr>
        <w:pStyle w:val="Heading4"/>
      </w:pPr>
      <w:r>
        <w:t>Publishing</w:t>
      </w:r>
      <w:bookmarkEnd w:id="217"/>
    </w:p>
    <w:p w14:paraId="64B562C5" w14:textId="77777777" w:rsidR="005A20A9" w:rsidRDefault="005A20A9" w:rsidP="000E5536">
      <w:pPr>
        <w:pStyle w:val="Heading5"/>
      </w:pPr>
      <w:r>
        <w:t>From PostGIS</w:t>
      </w:r>
    </w:p>
    <w:p w14:paraId="1D9AFEBA" w14:textId="77777777" w:rsidR="005A20A9" w:rsidRDefault="00B76A41" w:rsidP="000E5536">
      <w:pPr>
        <w:pStyle w:val="Heading6"/>
      </w:pPr>
      <w:r>
        <w:lastRenderedPageBreak/>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27"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28"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29"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30" w:history="1">
        <w:r w:rsidRPr="00A95575">
          <w:rPr>
            <w:rStyle w:val="Hyperlink"/>
          </w:rPr>
          <w:t>http://your-server/geoserver/rest</w:t>
        </w:r>
      </w:hyperlink>
      <w:r>
        <w:t>. So for example, ours is here:</w:t>
      </w:r>
    </w:p>
    <w:p w14:paraId="53CBAA96" w14:textId="77777777" w:rsidR="00334224" w:rsidRPr="00334224" w:rsidRDefault="001A7846" w:rsidP="00A75824">
      <w:pPr>
        <w:pStyle w:val="BodyText2"/>
      </w:pPr>
      <w:hyperlink r:id="rId1231"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1A7846" w:rsidP="000E5536">
      <w:pPr>
        <w:pStyle w:val="ListBullet"/>
      </w:pPr>
      <w:hyperlink r:id="rId1232"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lastRenderedPageBreak/>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233"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34"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35"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36"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1A7846" w:rsidP="00A75824">
      <w:pPr>
        <w:pStyle w:val="BodyText2"/>
      </w:pPr>
      <w:hyperlink r:id="rId1237"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38"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1A7846" w:rsidP="00766E76">
            <w:pPr>
              <w:pStyle w:val="Tiny"/>
            </w:pPr>
            <w:hyperlink r:id="rId1239"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1A7846" w:rsidP="00766E76">
            <w:pPr>
              <w:pStyle w:val="Tiny"/>
            </w:pPr>
            <w:hyperlink r:id="rId1240"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41"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lastRenderedPageBreak/>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8" w:name="_Tileserver_PHP"/>
      <w:bookmarkStart w:id="219" w:name="_VectorTile_Servers"/>
      <w:bookmarkEnd w:id="218"/>
      <w:bookmarkEnd w:id="219"/>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42"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3">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44" w:history="1">
        <w:r w:rsidRPr="002D4FD3">
          <w:rPr>
            <w:rStyle w:val="Hyperlink"/>
          </w:rPr>
          <w:t>this</w:t>
        </w:r>
      </w:hyperlink>
      <w:r>
        <w:t xml:space="preserve"> too but no luck.</w:t>
      </w:r>
    </w:p>
    <w:p w14:paraId="1C123584" w14:textId="77777777" w:rsidR="004B461D" w:rsidRPr="003B37F4" w:rsidRDefault="004B461D" w:rsidP="003B37F4">
      <w:pPr>
        <w:pStyle w:val="Heading2"/>
      </w:pPr>
      <w:r>
        <w:lastRenderedPageBreak/>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45"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1A7846" w:rsidP="00A75824">
      <w:pPr>
        <w:pStyle w:val="BodyText2"/>
      </w:pPr>
      <w:hyperlink r:id="rId1246"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20" w:name="_On_Ubuntu_14.04_2"/>
      <w:bookmarkEnd w:id="220"/>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47"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48"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49"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50"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lastRenderedPageBreak/>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51"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52" w:history="1">
        <w:r w:rsidRPr="00A85A84">
          <w:rPr>
            <w:rStyle w:val="Hyperlink"/>
          </w:rPr>
          <w:t>here</w:t>
        </w:r>
      </w:hyperlink>
      <w:r>
        <w:t>.</w:t>
      </w:r>
    </w:p>
    <w:p w14:paraId="580DEFD0" w14:textId="441B6C79" w:rsidR="002C093D" w:rsidRDefault="002C093D" w:rsidP="000E5536">
      <w:pPr>
        <w:pStyle w:val="Heading5"/>
      </w:pPr>
      <w:bookmarkStart w:id="221" w:name="_Ref412648853"/>
      <w:r>
        <w:t>regex</w:t>
      </w:r>
      <w:bookmarkEnd w:id="221"/>
    </w:p>
    <w:p w14:paraId="29B5F241" w14:textId="5B3F6133" w:rsidR="002C093D" w:rsidRDefault="002C093D" w:rsidP="00A75824">
      <w:pPr>
        <w:pStyle w:val="BodyText2"/>
      </w:pPr>
      <w:r>
        <w:t xml:space="preserve">Excellent regex expression tester here: </w:t>
      </w:r>
      <w:hyperlink r:id="rId1253"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54"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1A7846" w:rsidP="000E5536">
      <w:pPr>
        <w:pStyle w:val="BodyText"/>
      </w:pPr>
      <w:hyperlink r:id="rId1255" w:history="1">
        <w:r w:rsidR="00D17722" w:rsidRPr="0077669C">
          <w:rPr>
            <w:rStyle w:val="Hyperlink"/>
          </w:rPr>
          <w:t>http://docs.dojocampus.org/dijit/info</w:t>
        </w:r>
      </w:hyperlink>
    </w:p>
    <w:p w14:paraId="635A47C5" w14:textId="77777777" w:rsidR="00D17722" w:rsidRPr="008E1FF7" w:rsidRDefault="001A7846" w:rsidP="00A75824">
      <w:pPr>
        <w:pStyle w:val="BodyText2"/>
      </w:pPr>
      <w:hyperlink r:id="rId1256"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57"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58"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59"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260"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lastRenderedPageBreak/>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61"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2"/>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6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64"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265"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66"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67"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68"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2" w:name="_Node_modules"/>
      <w:bookmarkEnd w:id="222"/>
      <w:r>
        <w:t>Node modules</w:t>
      </w:r>
    </w:p>
    <w:p w14:paraId="7C7A176D" w14:textId="08375DD4" w:rsidR="004E6AAB" w:rsidRDefault="004E6AAB" w:rsidP="004E6AAB">
      <w:pPr>
        <w:pStyle w:val="BodyText2"/>
      </w:pPr>
      <w:r>
        <w:t xml:space="preserve">You can load node modules using the </w:t>
      </w:r>
      <w:hyperlink r:id="rId1269"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70" w:history="1">
        <w:r w:rsidRPr="00A97700">
          <w:rPr>
            <w:rStyle w:val="Hyperlink"/>
          </w:rPr>
          <w:t>here</w:t>
        </w:r>
      </w:hyperlink>
      <w:r>
        <w:t xml:space="preserve"> and also in the Deferred Dependencies section in </w:t>
      </w:r>
      <w:hyperlink r:id="rId1271"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72"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73"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74"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75"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76"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77"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78"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79"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80" w:history="1">
        <w:r w:rsidRPr="004A07DF">
          <w:rPr>
            <w:rStyle w:val="Hyperlink"/>
          </w:rPr>
          <w:t>here</w:t>
        </w:r>
      </w:hyperlink>
      <w:r w:rsidR="00116266">
        <w:t xml:space="preserve"> and </w:t>
      </w:r>
      <w:hyperlink r:id="rId1281"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82"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83" w:history="1">
        <w:r w:rsidRPr="00BD3382">
          <w:rPr>
            <w:rStyle w:val="Hyperlink"/>
          </w:rPr>
          <w:t>this</w:t>
        </w:r>
      </w:hyperlink>
      <w:r>
        <w:t xml:space="preserve"> page. It explains how the dojo/text plugin is used to read text for a template. Dojo Tutorial on templating is </w:t>
      </w:r>
      <w:hyperlink r:id="rId1284"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85"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86"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87"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1A7846" w:rsidP="00A75824">
      <w:pPr>
        <w:pStyle w:val="BodyText2"/>
      </w:pPr>
      <w:hyperlink r:id="rId1288"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89" w:history="1">
        <w:r w:rsidRPr="007763F9">
          <w:rPr>
            <w:rStyle w:val="Hyperlink"/>
          </w:rPr>
          <w:t>here</w:t>
        </w:r>
      </w:hyperlink>
    </w:p>
    <w:p w14:paraId="18F0EE58" w14:textId="77777777" w:rsidR="00DB4CD4" w:rsidRDefault="00DB4CD4" w:rsidP="00A75824">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90"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3"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91"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92" w:history="1">
        <w:r w:rsidRPr="00853026">
          <w:rPr>
            <w:rStyle w:val="Hyperlink"/>
          </w:rPr>
          <w:t>objects</w:t>
        </w:r>
      </w:hyperlink>
      <w:r>
        <w:t xml:space="preserve">. Number formats can be defined according to the specification here </w:t>
      </w:r>
      <w:hyperlink r:id="rId1293" w:anchor="Number_Format_Patterns" w:history="1">
        <w:r>
          <w:rPr>
            <w:rStyle w:val="Hyperlink"/>
          </w:rPr>
          <w:t>http://www.unicode.org/reports/tr35/tr35-numbers.html#Number_Format_Patterns</w:t>
        </w:r>
      </w:hyperlink>
      <w:r>
        <w:t>.</w:t>
      </w:r>
    </w:p>
    <w:bookmarkEnd w:id="223"/>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4" w:name="_Ref396389122"/>
      <w:r>
        <w:t>WMSLayer</w:t>
      </w:r>
      <w:bookmarkEnd w:id="224"/>
    </w:p>
    <w:p w14:paraId="1CEF0C4A" w14:textId="77777777" w:rsidR="00DB4CD4" w:rsidRDefault="00DB4CD4" w:rsidP="00A75824">
      <w:pPr>
        <w:pStyle w:val="BodyText2"/>
      </w:pPr>
      <w:r>
        <w:t xml:space="preserve">To use the </w:t>
      </w:r>
      <w:hyperlink r:id="rId1294"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95"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96"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97"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98"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lastRenderedPageBreak/>
        <w:t xml:space="preserve">I asked a question in </w:t>
      </w:r>
      <w:hyperlink r:id="rId1299"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300"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1A7846" w:rsidP="00F05386">
      <w:pPr>
        <w:pStyle w:val="BodyText2"/>
      </w:pPr>
      <w:hyperlink r:id="rId1301"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02"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03" w:anchor="mouseevent-property" w:history="1">
        <w:r w:rsidR="002F6A5B" w:rsidRPr="002F6A5B">
          <w:rPr>
            <w:rStyle w:val="Hyperlink"/>
          </w:rPr>
          <w:t>here</w:t>
        </w:r>
      </w:hyperlink>
      <w:r w:rsidR="002F6A5B">
        <w:t xml:space="preserve">. The original event properties are documented </w:t>
      </w:r>
      <w:hyperlink r:id="rId1304"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306"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7">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308"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309"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1A7846" w:rsidP="00A75824">
      <w:pPr>
        <w:pStyle w:val="BodyText2"/>
      </w:pPr>
      <w:hyperlink r:id="rId1310"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1">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2">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A75824">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3">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314" w:history="1">
        <w:r w:rsidRPr="006B5E4B">
          <w:rPr>
            <w:rStyle w:val="Hyperlink"/>
          </w:rPr>
          <w:t>here</w:t>
        </w:r>
      </w:hyperlink>
      <w:r>
        <w:t>.</w:t>
      </w:r>
    </w:p>
    <w:p w14:paraId="33C63232" w14:textId="1F574B93" w:rsidR="004F5AED" w:rsidRDefault="004F5AED" w:rsidP="004F5AED">
      <w:pPr>
        <w:pStyle w:val="Heading7"/>
      </w:pPr>
      <w:r>
        <w:lastRenderedPageBreak/>
        <w:t>Plugins</w:t>
      </w:r>
    </w:p>
    <w:p w14:paraId="72FB12AD" w14:textId="576BBCE8" w:rsidR="004F5AED" w:rsidRDefault="004F5AED" w:rsidP="004F5AED">
      <w:pPr>
        <w:pStyle w:val="Heading8"/>
      </w:pPr>
      <w:r>
        <w:t>mapbox-gl-inspect</w:t>
      </w:r>
    </w:p>
    <w:p w14:paraId="5B3AF62F" w14:textId="0D17A534" w:rsidR="004F5AED" w:rsidRDefault="001A7846" w:rsidP="004F5AED">
      <w:pPr>
        <w:pStyle w:val="BodyText2"/>
      </w:pPr>
      <w:hyperlink r:id="rId1315"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16"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lastRenderedPageBreak/>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1A7846" w:rsidP="00A75824">
      <w:pPr>
        <w:pStyle w:val="BodyText2"/>
      </w:pPr>
      <w:hyperlink r:id="rId1317"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18" w:anchor="generate_label_centroids" w:history="1">
        <w:r w:rsidRPr="00630E5E">
          <w:rPr>
            <w:rStyle w:val="Hyperlink"/>
          </w:rPr>
          <w:t>only with GeoJSON and TopoJSON sources</w:t>
        </w:r>
      </w:hyperlink>
      <w:r>
        <w:t xml:space="preserve"> (see the tutorial </w:t>
      </w:r>
      <w:hyperlink r:id="rId1319"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20"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1">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5" w:name="_vt2geojson"/>
      <w:bookmarkEnd w:id="225"/>
      <w:r>
        <w:t>Turf</w:t>
      </w:r>
    </w:p>
    <w:p w14:paraId="0004FCFD" w14:textId="2E54C2E6" w:rsidR="002D1492" w:rsidRPr="002D1492" w:rsidRDefault="002D1492" w:rsidP="002D1492">
      <w:pPr>
        <w:pStyle w:val="BodyText2"/>
      </w:pPr>
      <w:r>
        <w:t xml:space="preserve">Turf is used in MapBox to do spatial analysis in the client. </w:t>
      </w:r>
      <w:hyperlink r:id="rId1322"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614049">
      <w:pPr>
        <w:pStyle w:val="BodyText2"/>
      </w:pPr>
      <w:r>
        <w:t xml:space="preserve">You can apply a function to an array of features straight from MapBox using the argument list syntax (from </w:t>
      </w:r>
      <w:hyperlink r:id="rId1323"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117077">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953721">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1A7846">
              <w:fldChar w:fldCharType="begin"/>
            </w:r>
            <w:r w:rsidR="001A7846">
              <w:instrText xml:space="preserve"> SEQ Figure \* ARABIC </w:instrText>
            </w:r>
            <w:r w:rsidR="001A7846">
              <w:fldChar w:fldCharType="separate"/>
            </w:r>
            <w:r>
              <w:rPr>
                <w:noProof/>
              </w:rPr>
              <w:t>15</w:t>
            </w:r>
            <w:r w:rsidR="001A7846">
              <w:rPr>
                <w:noProof/>
              </w:rPr>
              <w:fldChar w:fldCharType="end"/>
            </w:r>
            <w:r>
              <w:t xml:space="preserve"> Flatten</w:t>
            </w:r>
          </w:p>
          <w:p w14:paraId="2EA6759A" w14:textId="0260A46C" w:rsidR="00953721" w:rsidRDefault="00953721" w:rsidP="00953721">
            <w:pPr>
              <w:pStyle w:val="BodyText2"/>
            </w:pPr>
            <w:r>
              <w:rPr>
                <w:noProof/>
                <w:lang w:bidi="ar-SA"/>
              </w:rPr>
              <w:lastRenderedPageBreak/>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24">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6</w:t>
            </w:r>
            <w:r w:rsidR="001A7846">
              <w:rPr>
                <w:noProof/>
              </w:rPr>
              <w:fldChar w:fldCharType="end"/>
            </w:r>
            <w:r>
              <w:t xml:space="preserve"> Union</w:t>
            </w:r>
          </w:p>
          <w:p w14:paraId="42FA5815" w14:textId="05C3D36D" w:rsidR="00953721" w:rsidRDefault="00953721" w:rsidP="00953721">
            <w:pPr>
              <w:pStyle w:val="BodyText2"/>
            </w:pPr>
            <w:r>
              <w:rPr>
                <w:noProof/>
                <w:lang w:bidi="ar-SA"/>
              </w:rPr>
              <w:lastRenderedPageBreak/>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25">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7</w:t>
            </w:r>
            <w:r w:rsidR="001A7846">
              <w:rPr>
                <w:noProof/>
              </w:rPr>
              <w:fldChar w:fldCharType="end"/>
            </w:r>
            <w:r>
              <w:t xml:space="preserve"> Combine</w:t>
            </w:r>
          </w:p>
          <w:p w14:paraId="1911EDE1" w14:textId="7F598CC3" w:rsidR="00953721" w:rsidRDefault="00953721" w:rsidP="00953721">
            <w:pPr>
              <w:pStyle w:val="BodyText2"/>
            </w:pPr>
            <w:r>
              <w:rPr>
                <w:noProof/>
                <w:lang w:bidi="ar-SA"/>
              </w:rPr>
              <w:lastRenderedPageBreak/>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26">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953721">
      <w:pPr>
        <w:pStyle w:val="BodyText2"/>
      </w:pPr>
    </w:p>
    <w:p w14:paraId="04869A28" w14:textId="75A0EDA1" w:rsidR="0054012F" w:rsidRDefault="0054012F" w:rsidP="0054012F">
      <w:pPr>
        <w:pStyle w:val="Heading8"/>
      </w:pPr>
      <w:r>
        <w:t>Errors</w:t>
      </w:r>
    </w:p>
    <w:p w14:paraId="39C9290F" w14:textId="7E73D43C" w:rsidR="0054012F" w:rsidRPr="0054012F" w:rsidRDefault="0054012F" w:rsidP="0054012F">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27"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215912">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28"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29"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30"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1">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2">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33"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6" w:name="_Using_on_the"/>
      <w:bookmarkEnd w:id="226"/>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34"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35"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336"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37"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7" w:name="_On_Windows_10"/>
      <w:bookmarkEnd w:id="227"/>
      <w:r>
        <w:lastRenderedPageBreak/>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38"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lastRenderedPageBreak/>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lastRenderedPageBreak/>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8" w:name="_Ubuntu_14.04_4"/>
      <w:bookmarkEnd w:id="228"/>
      <w:r>
        <w:t>Ubuntu 14.04</w:t>
      </w:r>
    </w:p>
    <w:p w14:paraId="1303B568" w14:textId="18400505" w:rsidR="00304A12" w:rsidRPr="00304A12" w:rsidRDefault="00304A12" w:rsidP="00304A12">
      <w:pPr>
        <w:pStyle w:val="BodyText2"/>
      </w:pPr>
      <w:r>
        <w:t xml:space="preserve">Following instructions </w:t>
      </w:r>
      <w:hyperlink r:id="rId1339"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4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41"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lastRenderedPageBreak/>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lastRenderedPageBreak/>
        <w:t>Connecting to remote kernels</w:t>
      </w:r>
    </w:p>
    <w:p w14:paraId="0DD18115" w14:textId="4673F26C" w:rsidR="00302003" w:rsidRDefault="00302003" w:rsidP="00A75824">
      <w:pPr>
        <w:pStyle w:val="BodyText2"/>
      </w:pPr>
      <w:r>
        <w:t xml:space="preserve">You can connect it to a running Python Kernel - see here: </w:t>
      </w:r>
      <w:hyperlink r:id="rId1342"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43" w:anchor="windows'" w:history="1">
        <w:r w:rsidRPr="0077669C">
          <w:rPr>
            <w:rStyle w:val="Hyperlink"/>
          </w:rPr>
          <w:t>http://pypi.python.org/pypi/setuptools#windows'</w:t>
        </w:r>
      </w:hyperlink>
    </w:p>
    <w:p w14:paraId="55229B30" w14:textId="77777777" w:rsidR="009D2154" w:rsidRDefault="009D2154" w:rsidP="00A75824">
      <w:pPr>
        <w:pStyle w:val="BodyText2"/>
      </w:pPr>
      <w:r>
        <w:lastRenderedPageBreak/>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lastRenderedPageBreak/>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9"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4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9"/>
    </w:p>
    <w:p w14:paraId="6E731132" w14:textId="77777777" w:rsidR="00D5148F" w:rsidRDefault="00D5148F" w:rsidP="008B550B">
      <w:pPr>
        <w:pStyle w:val="Unix"/>
      </w:pPr>
      <w:r>
        <w:t xml:space="preserve">wget </w:t>
      </w:r>
      <w:hyperlink r:id="rId1345"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30"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1A7846" w:rsidP="00A75824">
      <w:pPr>
        <w:pStyle w:val="BodyText2"/>
      </w:pPr>
      <w:hyperlink r:id="rId134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1" w:name="_display"/>
      <w:bookmarkEnd w:id="231"/>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47" w:history="1">
        <w:r w:rsidRPr="00B51437">
          <w:rPr>
            <w:rStyle w:val="Hyperlink"/>
          </w:rPr>
          <w:t>here</w:t>
        </w:r>
      </w:hyperlink>
      <w:r>
        <w:t>.</w:t>
      </w:r>
    </w:p>
    <w:p w14:paraId="3B85A4BA" w14:textId="77777777" w:rsidR="00D5148F" w:rsidRDefault="00D5148F" w:rsidP="000E5536">
      <w:pPr>
        <w:pStyle w:val="Heading5"/>
      </w:pPr>
      <w:r>
        <w:t>lxml</w:t>
      </w:r>
      <w:bookmarkEnd w:id="230"/>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lastRenderedPageBreak/>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48"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49" w:history="1">
        <w:r w:rsidRPr="00F526CC">
          <w:rPr>
            <w:rStyle w:val="Hyperlink"/>
          </w:rPr>
          <w:t>this</w:t>
        </w:r>
      </w:hyperlink>
      <w:r>
        <w:t xml:space="preserve"> link). Same error. Installed lib32x1 and installed fine.</w:t>
      </w:r>
    </w:p>
    <w:p w14:paraId="44D9F92A" w14:textId="63EB7C12" w:rsidR="00AB7559" w:rsidRDefault="00AB7559" w:rsidP="00AB7559">
      <w:pPr>
        <w:pStyle w:val="Heading5"/>
      </w:pPr>
      <w:r>
        <w:t>MapBox</w:t>
      </w:r>
    </w:p>
    <w:p w14:paraId="10F28686" w14:textId="559E7452" w:rsidR="00AB7559" w:rsidRDefault="00AB7559" w:rsidP="00AB7559">
      <w:pPr>
        <w:pStyle w:val="BodyText2"/>
      </w:pPr>
      <w:r>
        <w:t xml:space="preserve">The MapBox Python SDK is a wrapper around the MapBox tools and services. Its homepage is </w:t>
      </w:r>
      <w:hyperlink r:id="rId1350"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32" w:name="_Installation_1"/>
      <w:bookmarkEnd w:id="232"/>
      <w:r>
        <w:t>Installation</w:t>
      </w:r>
    </w:p>
    <w:p w14:paraId="60D7C1D1" w14:textId="66A12C87" w:rsidR="00F449FE" w:rsidRDefault="00561918" w:rsidP="00F449FE">
      <w:pPr>
        <w:pStyle w:val="BodyText2"/>
      </w:pPr>
      <w:r>
        <w:t xml:space="preserve">I want to be able to use the SDK from Python that has been installed using Conda in ArcGIS Pro (see </w:t>
      </w:r>
      <w:hyperlink r:id="rId1351"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B33958">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9421FD">
      <w:pPr>
        <w:pStyle w:val="BodyText2"/>
      </w:pPr>
      <w:r>
        <w:t xml:space="preserve">Example </w:t>
      </w:r>
      <w:hyperlink r:id="rId1352"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9421FD">
      <w:pPr>
        <w:pStyle w:val="BodyText2"/>
      </w:pPr>
      <w:r>
        <w:t xml:space="preserve">In PyCharm set the Access token in the Run Configuration | </w:t>
      </w:r>
      <w:r w:rsidR="00D62164">
        <w:t>Environment Variables:</w:t>
      </w:r>
    </w:p>
    <w:p w14:paraId="215684FB" w14:textId="7E5E9AD8" w:rsidR="002A029B" w:rsidRDefault="002A029B" w:rsidP="009421FD">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53"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54" w:anchor="linux-installation" w:history="1">
        <w:r w:rsidRPr="003C68FB">
          <w:rPr>
            <w:rStyle w:val="Hyperlink"/>
          </w:rPr>
          <w:t>here</w:t>
        </w:r>
      </w:hyperlink>
      <w:r>
        <w:t xml:space="preserve">. Too complex – so following the instructions </w:t>
      </w:r>
      <w:hyperlink r:id="rId1355" w:history="1">
        <w:r w:rsidRPr="00953A9F">
          <w:rPr>
            <w:rStyle w:val="Hyperlink"/>
          </w:rPr>
          <w:t>here</w:t>
        </w:r>
      </w:hyperlink>
      <w:r>
        <w:t xml:space="preserve"> instead.</w:t>
      </w:r>
    </w:p>
    <w:p w14:paraId="2C20C54B" w14:textId="77777777" w:rsidR="00D5148F" w:rsidRDefault="00D5148F" w:rsidP="000E5536">
      <w:pPr>
        <w:pStyle w:val="Heading5"/>
      </w:pPr>
      <w:bookmarkStart w:id="233" w:name="_Ref416948190"/>
      <w:bookmarkStart w:id="234" w:name="_Ref416946800"/>
      <w:r>
        <w:t>OrderedDict</w:t>
      </w:r>
      <w:bookmarkEnd w:id="233"/>
    </w:p>
    <w:p w14:paraId="003DA791" w14:textId="77777777" w:rsidR="00D5148F" w:rsidRDefault="00D5148F" w:rsidP="008B550B">
      <w:pPr>
        <w:pStyle w:val="Unix"/>
      </w:pPr>
      <w:r>
        <w:t xml:space="preserve">wget </w:t>
      </w:r>
      <w:hyperlink r:id="rId1356"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lastRenderedPageBreak/>
        <w:t>pdfkit</w:t>
      </w:r>
      <w:bookmarkEnd w:id="234"/>
    </w:p>
    <w:p w14:paraId="17210712" w14:textId="77777777" w:rsidR="00D5148F" w:rsidRDefault="00D5148F" w:rsidP="00A75824">
      <w:pPr>
        <w:pStyle w:val="BodyText2"/>
      </w:pPr>
      <w:r>
        <w:t xml:space="preserve">Installation instructions from here </w:t>
      </w:r>
      <w:hyperlink r:id="rId1357"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1A7846" w:rsidP="00A75824">
      <w:pPr>
        <w:pStyle w:val="BodyText2"/>
      </w:pPr>
      <w:hyperlink r:id="rId1358"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59"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60"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61"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62"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lastRenderedPageBreak/>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1A7846" w:rsidP="00A75824">
      <w:pPr>
        <w:pStyle w:val="BodyText2"/>
      </w:pPr>
      <w:hyperlink r:id="rId1363"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5" w:name="_Ref416879796"/>
      <w:r>
        <w:t>TensorFlow</w:t>
      </w:r>
    </w:p>
    <w:p w14:paraId="09529766" w14:textId="1EC5A79D" w:rsidR="00B0675D" w:rsidRDefault="00B0675D" w:rsidP="00B0675D">
      <w:pPr>
        <w:pStyle w:val="Heading6"/>
      </w:pPr>
      <w:bookmarkStart w:id="236" w:name="_Installing"/>
      <w:bookmarkEnd w:id="236"/>
      <w:r>
        <w:t>Installing</w:t>
      </w:r>
    </w:p>
    <w:p w14:paraId="419DB480" w14:textId="77777777" w:rsidR="00E643C4" w:rsidRDefault="00E643C4" w:rsidP="00E643C4">
      <w:pPr>
        <w:pStyle w:val="Heading7"/>
      </w:pPr>
      <w:bookmarkStart w:id="237" w:name="_Ubuntu_14.04_2"/>
      <w:bookmarkEnd w:id="237"/>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64"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8" w:name="_Anaconda"/>
      <w:bookmarkEnd w:id="238"/>
      <w:r>
        <w:t>Anaconda</w:t>
      </w:r>
    </w:p>
    <w:p w14:paraId="538165D6" w14:textId="40F61BF9" w:rsidR="001440B6" w:rsidRDefault="001440B6" w:rsidP="00A75824">
      <w:pPr>
        <w:pStyle w:val="BodyText2"/>
      </w:pPr>
      <w:r>
        <w:t xml:space="preserve">Following instructions </w:t>
      </w:r>
      <w:hyperlink r:id="rId1365"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66"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67"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68" w:history="1">
        <w:r w:rsidRPr="00D5148F">
          <w:rPr>
            <w:rStyle w:val="Hyperlink"/>
          </w:rPr>
          <w:t>here</w:t>
        </w:r>
      </w:hyperlink>
      <w:r>
        <w:t xml:space="preserve"> and GAE documentation </w:t>
      </w:r>
      <w:hyperlink r:id="rId1369" w:history="1">
        <w:r w:rsidRPr="00D17568">
          <w:rPr>
            <w:rStyle w:val="Hyperlink"/>
          </w:rPr>
          <w:t>here</w:t>
        </w:r>
      </w:hyperlink>
      <w:r>
        <w:t>.</w:t>
      </w:r>
    </w:p>
    <w:p w14:paraId="0BAB598A" w14:textId="7F12EBDF" w:rsidR="00EA1721" w:rsidRDefault="00EA1721" w:rsidP="000E5536">
      <w:pPr>
        <w:pStyle w:val="Heading5"/>
      </w:pPr>
      <w:r>
        <w:t>WebPy</w:t>
      </w:r>
      <w:bookmarkEnd w:id="235"/>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70"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lastRenderedPageBreak/>
        <w:t>scikit-learn</w:t>
      </w:r>
    </w:p>
    <w:p w14:paraId="3CD003B4" w14:textId="39326F34" w:rsidR="000E190C" w:rsidRPr="000E190C" w:rsidRDefault="000E190C" w:rsidP="00A75824">
      <w:pPr>
        <w:pStyle w:val="BodyText2"/>
      </w:pPr>
      <w:r>
        <w:t xml:space="preserve">Machine learning resources for Python: </w:t>
      </w:r>
      <w:hyperlink r:id="rId1371"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72"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9"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40" w:name="_Ubuntu_14.04_3"/>
      <w:bookmarkEnd w:id="240"/>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73" w:history="1">
        <w:r w:rsidRPr="006A0A80">
          <w:rPr>
            <w:rStyle w:val="Hyperlink"/>
          </w:rPr>
          <w:t>https://repo.continuum.io/archive/Anaconda2-4.3.1-Linux-x86_64.sh</w:t>
        </w:r>
      </w:hyperlink>
    </w:p>
    <w:p w14:paraId="1D5F75FB" w14:textId="00CEE07F" w:rsidR="008902C5" w:rsidRDefault="000830A2" w:rsidP="008B550B">
      <w:pPr>
        <w:pStyle w:val="Unix"/>
      </w:pPr>
      <w:r>
        <w:lastRenderedPageBreak/>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240B20">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16E8052D" w14:textId="77777777" w:rsidR="0001656D" w:rsidRDefault="0001656D" w:rsidP="0001656D">
      <w:pPr>
        <w:pStyle w:val="Heading9"/>
      </w:pPr>
      <w:bookmarkStart w:id="241" w:name="_Activating"/>
      <w:bookmarkEnd w:id="241"/>
      <w:r>
        <w:t>Listing</w:t>
      </w:r>
    </w:p>
    <w:p w14:paraId="5E1B5F72" w14:textId="77777777" w:rsidR="0001656D" w:rsidRDefault="0001656D" w:rsidP="0001656D">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5B2978EC" w14:textId="77777777" w:rsidR="0001656D" w:rsidRDefault="0001656D" w:rsidP="0001656D">
      <w:pPr>
        <w:pStyle w:val="Unix"/>
      </w:pPr>
      <w:r>
        <w:t>C:\Program Files\ArcGIS\Pro\bin\Python\Scripts&gt;conda info --envs</w:t>
      </w:r>
    </w:p>
    <w:p w14:paraId="6110CDC6" w14:textId="77777777" w:rsidR="0001656D" w:rsidRDefault="0001656D" w:rsidP="0001656D">
      <w:pPr>
        <w:pStyle w:val="Unix"/>
      </w:pPr>
      <w:r>
        <w:t># conda environments:</w:t>
      </w:r>
    </w:p>
    <w:p w14:paraId="5CB30F2D" w14:textId="77777777" w:rsidR="0001656D" w:rsidRDefault="0001656D" w:rsidP="0001656D">
      <w:pPr>
        <w:pStyle w:val="Unix"/>
      </w:pPr>
      <w:r>
        <w:t>#</w:t>
      </w:r>
    </w:p>
    <w:p w14:paraId="5C5A20EA" w14:textId="77777777" w:rsidR="0001656D" w:rsidRDefault="0001656D" w:rsidP="0001656D">
      <w:pPr>
        <w:pStyle w:val="Unix"/>
      </w:pPr>
      <w:r>
        <w:t>arcgispro-py3         *  C:\Program Files\ArcGIS\Pro\bin\Python\envs\arcgispro-py3</w:t>
      </w:r>
    </w:p>
    <w:p w14:paraId="08AD9C9C" w14:textId="77777777" w:rsidR="0001656D" w:rsidRPr="00240B20" w:rsidRDefault="0001656D" w:rsidP="0001656D">
      <w:pPr>
        <w:pStyle w:val="Unix"/>
      </w:pPr>
      <w:r>
        <w:t>root                     C:\Program Files\ArcGIS\Pro\bin\Python</w:t>
      </w:r>
    </w:p>
    <w:p w14:paraId="5F86CF86" w14:textId="6575A950" w:rsidR="00240B20" w:rsidRDefault="00240B20" w:rsidP="00240B20">
      <w:pPr>
        <w:pStyle w:val="Heading9"/>
      </w:pPr>
      <w:r>
        <w:t>Activating</w:t>
      </w:r>
    </w:p>
    <w:p w14:paraId="607FB579" w14:textId="7E3A1411" w:rsidR="00242BDC" w:rsidRDefault="00242BDC" w:rsidP="00242BDC">
      <w:pPr>
        <w:pStyle w:val="BodyText2"/>
      </w:pPr>
      <w:r>
        <w:t>To activate a specific environment, change to the folder where the conda.exe file is located then do this:</w:t>
      </w:r>
    </w:p>
    <w:p w14:paraId="1520CAFC" w14:textId="3C5886B8" w:rsidR="00242BDC" w:rsidRDefault="00242BDC" w:rsidP="00242BDC">
      <w:pPr>
        <w:pStyle w:val="Unix"/>
      </w:pPr>
      <w:r>
        <w:t>activate arcgispro-py3</w:t>
      </w:r>
    </w:p>
    <w:p w14:paraId="2B350BED" w14:textId="39815C28" w:rsidR="00242BDC" w:rsidRDefault="00242BDC" w:rsidP="00242BDC">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2A5B5F5F" w:rsidR="00CE5EF8" w:rsidRDefault="00813071" w:rsidP="00CE5EF8">
      <w:pPr>
        <w:pStyle w:val="BodyText2"/>
      </w:pPr>
      <w:r>
        <w:t>Christian came and ran the cmd prompt as Admin and this allowed him to activate the conda environment.</w:t>
      </w:r>
    </w:p>
    <w:p w14:paraId="0E668BB8" w14:textId="6D5F042F" w:rsidR="007D593C" w:rsidRDefault="007D593C" w:rsidP="00CE5EF8">
      <w:pPr>
        <w:pStyle w:val="BodyText2"/>
      </w:pPr>
      <w:r>
        <w:t>If you don’t have admin rights you can still list the packages under a specific environment using the n switch:</w:t>
      </w:r>
    </w:p>
    <w:p w14:paraId="458DA8EC" w14:textId="3F144A3A" w:rsidR="007D593C" w:rsidRDefault="007D593C" w:rsidP="007D593C">
      <w:pPr>
        <w:pStyle w:val="Unix"/>
      </w:pPr>
      <w:r w:rsidRPr="007D593C">
        <w:t>cd C:\Program Files\ArcGIS\Pro\bin\Python\Scripts</w:t>
      </w:r>
    </w:p>
    <w:p w14:paraId="08707382" w14:textId="4AB0ACC6" w:rsidR="007D593C" w:rsidRPr="00242BDC" w:rsidRDefault="007D593C" w:rsidP="007D593C">
      <w:pPr>
        <w:pStyle w:val="Unix"/>
      </w:pPr>
      <w:r w:rsidRPr="007D593C">
        <w:t>C:\Program Files\ArcGIS\Pro\bin\Python\Scripts&gt;conda list -n arcgispro-py3</w:t>
      </w:r>
    </w:p>
    <w:p w14:paraId="55F91617" w14:textId="2DCFD28A" w:rsidR="00BC1C24" w:rsidRDefault="00BC1C24" w:rsidP="000E5536">
      <w:pPr>
        <w:pStyle w:val="Heading6"/>
      </w:pPr>
      <w:r>
        <w:t>Pip</w:t>
      </w:r>
      <w:bookmarkEnd w:id="239"/>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74"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75"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lastRenderedPageBreak/>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42" w:name="_Toc315774591"/>
      <w:r>
        <w:t>R</w:t>
      </w:r>
      <w:bookmarkEnd w:id="242"/>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43" w:name="_Toc315774592"/>
      <w:r>
        <w:t>ArcGIS Library:</w:t>
      </w:r>
      <w:bookmarkEnd w:id="243"/>
    </w:p>
    <w:p w14:paraId="69A0D805" w14:textId="77777777" w:rsidR="004B461D" w:rsidRDefault="004B461D" w:rsidP="000E5536">
      <w:pPr>
        <w:pStyle w:val="BodyText"/>
      </w:pPr>
      <w:r>
        <w:t xml:space="preserve">Installed ArcGIS R Library from here: </w:t>
      </w:r>
      <w:hyperlink r:id="rId1376"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91"/>
    </w:p>
    <w:p w14:paraId="4F228961" w14:textId="77777777" w:rsidR="00F3221A" w:rsidRDefault="00F3221A" w:rsidP="000E5536">
      <w:pPr>
        <w:pStyle w:val="BodyText"/>
      </w:pPr>
      <w:r>
        <w:t xml:space="preserve">Doing the tutorial here: </w:t>
      </w:r>
      <w:hyperlink r:id="rId1377"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44" w:name="_Ref353435953"/>
      <w:r>
        <w:t>Working with disks and files</w:t>
      </w:r>
      <w:bookmarkEnd w:id="244"/>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lastRenderedPageBreak/>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78"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79"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lastRenderedPageBreak/>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45" w:name="_Toc315774630"/>
      <w:bookmarkStart w:id="246"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45"/>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1A7846" w:rsidP="000E5536">
      <w:pPr>
        <w:pStyle w:val="BodyText"/>
      </w:pPr>
      <w:hyperlink r:id="rId1380"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lastRenderedPageBreak/>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81"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82"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83"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84"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85"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86"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87"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88"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lastRenderedPageBreak/>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46"/>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89"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90"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91"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7" w:name="_Ref347406831"/>
      <w:bookmarkStart w:id="248" w:name="_Toc315774616"/>
      <w:r>
        <w:t>Getting/Setting Environment Variables</w:t>
      </w:r>
      <w:bookmarkEnd w:id="247"/>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lastRenderedPageBreak/>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9" w:name="_Disk_usage"/>
      <w:bookmarkEnd w:id="249"/>
      <w:r>
        <w:t>Disk usage</w:t>
      </w:r>
    </w:p>
    <w:p w14:paraId="76A806BE" w14:textId="7DF844D1" w:rsidR="006C3E31" w:rsidRDefault="006C3E31" w:rsidP="00A75824">
      <w:pPr>
        <w:pStyle w:val="BodyText2"/>
      </w:pPr>
      <w:r>
        <w:t xml:space="preserve">If you run out of disk space (I have on Cloud9) you can use the suggestions in </w:t>
      </w:r>
      <w:hyperlink r:id="rId1392"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50" w:name="_GeoServer"/>
      <w:bookmarkEnd w:id="250"/>
      <w:r>
        <w:t>Apache2</w:t>
      </w:r>
    </w:p>
    <w:p w14:paraId="5514B739" w14:textId="77777777" w:rsidR="00FA60C8" w:rsidRDefault="00FA60C8" w:rsidP="00FA60C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93"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94">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51" w:name="_Brew"/>
      <w:bookmarkEnd w:id="251"/>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52" w:name="_Serving_pre-compressed_content"/>
      <w:bookmarkEnd w:id="252"/>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95" w:anchor="precompressed" w:history="1">
        <w:r w:rsidR="00A627D1" w:rsidRPr="00A627D1">
          <w:rPr>
            <w:rStyle w:val="Hyperlink"/>
          </w:rPr>
          <w:t>Here</w:t>
        </w:r>
      </w:hyperlink>
      <w:r w:rsidR="002E702D">
        <w:t xml:space="preserve"> are the docs and a good guide is </w:t>
      </w:r>
      <w:hyperlink r:id="rId1396"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53" w:name="_Brew_1"/>
      <w:bookmarkEnd w:id="253"/>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54" w:name="_GDAL_1"/>
      <w:bookmarkEnd w:id="254"/>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97"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55" w:name="_phpPgAdmin_1"/>
      <w:bookmarkEnd w:id="255"/>
      <w:r>
        <w:t>phpPgAdmin</w:t>
      </w:r>
    </w:p>
    <w:p w14:paraId="51C1823A" w14:textId="77777777" w:rsidR="00441930" w:rsidRDefault="00441930" w:rsidP="00A75824">
      <w:pPr>
        <w:pStyle w:val="BodyText2"/>
      </w:pPr>
      <w:r>
        <w:t xml:space="preserve">Installing on C9 Python workspace. Following instructions </w:t>
      </w:r>
      <w:hyperlink r:id="rId1398" w:history="1">
        <w:r w:rsidRPr="00B817BB">
          <w:rPr>
            <w:rStyle w:val="Hyperlink"/>
          </w:rPr>
          <w:t>here</w:t>
        </w:r>
      </w:hyperlink>
      <w:r>
        <w:t xml:space="preserve">. </w:t>
      </w:r>
    </w:p>
    <w:p w14:paraId="07ADC55D" w14:textId="77777777" w:rsidR="00441930" w:rsidRDefault="00441930" w:rsidP="008B550B">
      <w:pPr>
        <w:pStyle w:val="Unix"/>
      </w:pPr>
      <w:r w:rsidRPr="00B817BB">
        <w:lastRenderedPageBreak/>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6" w:name="_PostGIS"/>
      <w:bookmarkEnd w:id="256"/>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7" w:name="_Tippecanoe"/>
      <w:bookmarkEnd w:id="257"/>
      <w:r>
        <w:t>TileServer PHP</w:t>
      </w:r>
    </w:p>
    <w:p w14:paraId="2BD4D302" w14:textId="41B0A896" w:rsidR="008163B3" w:rsidRDefault="00E907F6" w:rsidP="008163B3">
      <w:pPr>
        <w:pStyle w:val="BodyText2"/>
      </w:pPr>
      <w:r>
        <w:t xml:space="preserve">Following instructions </w:t>
      </w:r>
      <w:hyperlink r:id="rId1399"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400"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401"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402"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8" w:name="_Switching"/>
      <w:bookmarkEnd w:id="258"/>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9" w:name="_Apache2"/>
      <w:bookmarkEnd w:id="259"/>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lastRenderedPageBreak/>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60" w:name="_Node.js_1"/>
      <w:bookmarkEnd w:id="260"/>
      <w:r>
        <w:t>Node.js</w:t>
      </w:r>
    </w:p>
    <w:p w14:paraId="4D73BBA5" w14:textId="452EB483" w:rsidR="00501D81" w:rsidRDefault="00501D81" w:rsidP="00A75824">
      <w:pPr>
        <w:pStyle w:val="BodyText2"/>
      </w:pPr>
      <w:r>
        <w:t xml:space="preserve">Following instructions </w:t>
      </w:r>
      <w:hyperlink r:id="rId1403"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04"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405"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61" w:name="_Ref417388580"/>
      <w:r>
        <w:t>Using Putty</w:t>
      </w:r>
      <w:bookmarkEnd w:id="261"/>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406"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7">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8">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lastRenderedPageBreak/>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62" w:name="_Ref398800010"/>
      <w:r>
        <w:t>SOCK proxy</w:t>
      </w:r>
      <w:bookmarkEnd w:id="262"/>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09"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10"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411"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412"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413" w:history="1">
        <w:r>
          <w:rPr>
            <w:rStyle w:val="Hyperlink"/>
          </w:rPr>
          <w:t>http://geojson.io/</w:t>
        </w:r>
      </w:hyperlink>
      <w:r>
        <w:t xml:space="preserve">. See the example use-case </w:t>
      </w:r>
      <w:hyperlink r:id="rId1414"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415"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1A7846" w:rsidP="00A75824">
      <w:pPr>
        <w:pStyle w:val="BodyText2"/>
      </w:pPr>
      <w:hyperlink r:id="rId1416"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63" w:name="_Vector_Tiles"/>
      <w:bookmarkEnd w:id="263"/>
      <w:r>
        <w:t>Vector Tiles</w:t>
      </w:r>
    </w:p>
    <w:p w14:paraId="3AB2A9EF" w14:textId="77777777" w:rsidR="006B437C" w:rsidRDefault="006B437C" w:rsidP="006B437C">
      <w:pPr>
        <w:pStyle w:val="BodyText2"/>
      </w:pPr>
      <w:r>
        <w:t xml:space="preserve">The Mapbox Vector Tile Specification is </w:t>
      </w:r>
      <w:hyperlink r:id="rId1417" w:history="1">
        <w:r w:rsidRPr="004E1209">
          <w:rPr>
            <w:rStyle w:val="Hyperlink"/>
          </w:rPr>
          <w:t>here</w:t>
        </w:r>
      </w:hyperlink>
      <w:r>
        <w:t xml:space="preserve"> (with full description </w:t>
      </w:r>
      <w:hyperlink r:id="rId1418" w:history="1">
        <w:r w:rsidRPr="00DD304D">
          <w:rPr>
            <w:rStyle w:val="Hyperlink"/>
          </w:rPr>
          <w:t>here</w:t>
        </w:r>
      </w:hyperlink>
      <w:r>
        <w:t xml:space="preserve">) and there is a very good list of tools that support reading and writing the format here: </w:t>
      </w:r>
      <w:hyperlink r:id="rId1419"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lastRenderedPageBreak/>
        <w:t xml:space="preserve">The version was updated to v2 in April 2016 and here is a blog that describes the changes: </w:t>
      </w:r>
      <w:hyperlink r:id="rId1420"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64" w:name="_Data"/>
      <w:bookmarkEnd w:id="264"/>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421" w:history="1">
        <w:r w:rsidRPr="00540B56">
          <w:rPr>
            <w:rStyle w:val="Hyperlink"/>
          </w:rPr>
          <w:t>https://basemaps.arcgis.com/v1/arcgis/rest/services/World_Basemap/VectorTileServer/tile/9/253/276.pbf</w:t>
        </w:r>
      </w:hyperlink>
      <w:r>
        <w:t xml:space="preserve"> and these are styled with a *.json file (description </w:t>
      </w:r>
      <w:hyperlink r:id="rId1422"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423"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24"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25"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1A7846" w:rsidP="006B437C">
      <w:pPr>
        <w:pStyle w:val="BodyText2"/>
      </w:pPr>
      <w:hyperlink r:id="rId1426"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65" w:name="_Workflow"/>
      <w:bookmarkEnd w:id="265"/>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27"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28" w:history="1">
        <w:r w:rsidRPr="00C56C59">
          <w:rPr>
            <w:rStyle w:val="Hyperlink"/>
          </w:rPr>
          <w:t>here</w:t>
        </w:r>
      </w:hyperlink>
      <w:r>
        <w:t>. These are amazingly detailed and can return geojson, e.g. for Laveno</w:t>
      </w:r>
    </w:p>
    <w:p w14:paraId="7A132EB0" w14:textId="77777777" w:rsidR="006B437C" w:rsidRPr="00C56C59" w:rsidRDefault="001A7846" w:rsidP="006B437C">
      <w:pPr>
        <w:pStyle w:val="BodyText2"/>
      </w:pPr>
      <w:hyperlink r:id="rId1429"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1A7846" w:rsidP="006B437C">
      <w:pPr>
        <w:pStyle w:val="BodyText2"/>
      </w:pPr>
      <w:hyperlink r:id="rId1430"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31"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1A7846" w:rsidP="006B437C">
      <w:pPr>
        <w:pStyle w:val="BodyText2"/>
      </w:pPr>
      <w:hyperlink r:id="rId1432"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1A7846" w:rsidP="006B437C">
      <w:pPr>
        <w:pStyle w:val="BodyText2"/>
      </w:pPr>
      <w:hyperlink r:id="rId1433"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1A7846" w:rsidP="006B437C">
      <w:pPr>
        <w:pStyle w:val="BodyText2"/>
      </w:pPr>
      <w:hyperlink r:id="rId1434"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lastRenderedPageBreak/>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66" w:name="_Visible_Tile_Outlines"/>
      <w:bookmarkEnd w:id="266"/>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5">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6">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7">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8">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9">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1A7846" w:rsidP="006B437C">
      <w:pPr>
        <w:pStyle w:val="BodyText2"/>
      </w:pPr>
      <w:hyperlink r:id="rId1440"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41" w:history="1">
        <w:r w:rsidR="006B437C" w:rsidRPr="00075DF7">
          <w:rPr>
            <w:rStyle w:val="Hyperlink"/>
          </w:rPr>
          <w:t>here</w:t>
        </w:r>
      </w:hyperlink>
      <w:r w:rsidR="006B437C">
        <w:t xml:space="preserve">. I have authenticated with Google and there is a free viewer for the data </w:t>
      </w:r>
      <w:hyperlink r:id="rId1442"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43"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1A7846" w:rsidP="006B437C">
      <w:pPr>
        <w:pStyle w:val="BodyText2"/>
      </w:pPr>
      <w:hyperlink r:id="rId1444"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t>Empty tiles</w:t>
      </w:r>
    </w:p>
    <w:p w14:paraId="57B69AF9" w14:textId="77777777" w:rsidR="006B437C" w:rsidRPr="00CF3D05" w:rsidRDefault="006B437C" w:rsidP="006B437C">
      <w:pPr>
        <w:pStyle w:val="BodyText2"/>
      </w:pPr>
      <w:r>
        <w:lastRenderedPageBreak/>
        <w:t xml:space="preserve">MapBox produces files where there are no features, e.g. </w:t>
      </w:r>
      <w:hyperlink r:id="rId1445"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1A7846" w:rsidP="00A70142">
            <w:pPr>
              <w:pStyle w:val="Tiny"/>
              <w:cnfStyle w:val="000000100000" w:firstRow="0" w:lastRow="0" w:firstColumn="0" w:lastColumn="0" w:oddVBand="0" w:evenVBand="0" w:oddHBand="1" w:evenHBand="0" w:firstRowFirstColumn="0" w:firstRowLastColumn="0" w:lastRowFirstColumn="0" w:lastRowLastColumn="0"/>
            </w:pPr>
            <w:hyperlink r:id="rId1446" w:history="1">
              <w:r w:rsidR="006B437C" w:rsidRPr="002177DD">
                <w:rPr>
                  <w:rStyle w:val="Hyperlink"/>
                </w:rPr>
                <w:t>Here</w:t>
              </w:r>
            </w:hyperlink>
          </w:p>
        </w:tc>
        <w:tc>
          <w:tcPr>
            <w:tcW w:w="562" w:type="dxa"/>
          </w:tcPr>
          <w:p w14:paraId="40B61964" w14:textId="77777777" w:rsidR="006B437C" w:rsidRPr="002177DD" w:rsidRDefault="001A7846" w:rsidP="00A70142">
            <w:pPr>
              <w:pStyle w:val="Tiny"/>
              <w:cnfStyle w:val="000000100000" w:firstRow="0" w:lastRow="0" w:firstColumn="0" w:lastColumn="0" w:oddVBand="0" w:evenVBand="0" w:oddHBand="1" w:evenHBand="0" w:firstRowFirstColumn="0" w:firstRowLastColumn="0" w:lastRowFirstColumn="0" w:lastRowLastColumn="0"/>
            </w:pPr>
            <w:hyperlink r:id="rId1447"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1A7846" w:rsidP="00A70142">
            <w:pPr>
              <w:pStyle w:val="Tiny"/>
              <w:cnfStyle w:val="000000000000" w:firstRow="0" w:lastRow="0" w:firstColumn="0" w:lastColumn="0" w:oddVBand="0" w:evenVBand="0" w:oddHBand="0" w:evenHBand="0" w:firstRowFirstColumn="0" w:firstRowLastColumn="0" w:lastRowFirstColumn="0" w:lastRowLastColumn="0"/>
            </w:pPr>
            <w:hyperlink r:id="rId1448"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1A7846" w:rsidP="00A70142">
            <w:pPr>
              <w:pStyle w:val="Tiny"/>
              <w:cnfStyle w:val="000000100000" w:firstRow="0" w:lastRow="0" w:firstColumn="0" w:lastColumn="0" w:oddVBand="0" w:evenVBand="0" w:oddHBand="1" w:evenHBand="0" w:firstRowFirstColumn="0" w:firstRowLastColumn="0" w:lastRowFirstColumn="0" w:lastRowLastColumn="0"/>
            </w:pPr>
            <w:hyperlink r:id="rId1449" w:history="1">
              <w:r w:rsidR="006B437C" w:rsidRPr="00C14C3C">
                <w:rPr>
                  <w:rStyle w:val="Hyperlink"/>
                </w:rPr>
                <w:t>Here</w:t>
              </w:r>
            </w:hyperlink>
          </w:p>
        </w:tc>
        <w:tc>
          <w:tcPr>
            <w:tcW w:w="562" w:type="dxa"/>
          </w:tcPr>
          <w:p w14:paraId="4DF5F29E" w14:textId="77777777" w:rsidR="006B437C" w:rsidRPr="00C14C3C" w:rsidRDefault="001A7846" w:rsidP="00A70142">
            <w:pPr>
              <w:pStyle w:val="Tiny"/>
              <w:cnfStyle w:val="000000100000" w:firstRow="0" w:lastRow="0" w:firstColumn="0" w:lastColumn="0" w:oddVBand="0" w:evenVBand="0" w:oddHBand="1" w:evenHBand="0" w:firstRowFirstColumn="0" w:firstRowLastColumn="0" w:lastRowFirstColumn="0" w:lastRowLastColumn="0"/>
            </w:pPr>
            <w:hyperlink r:id="rId1450"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1A7846" w:rsidP="006B437C">
      <w:pPr>
        <w:pStyle w:val="BodyText2"/>
      </w:pPr>
      <w:hyperlink r:id="rId1451" w:history="1">
        <w:r w:rsidR="006B437C" w:rsidRPr="00E61072">
          <w:rPr>
            <w:rStyle w:val="Hyperlink"/>
          </w:rPr>
          <w:t>OpenMapTiles</w:t>
        </w:r>
      </w:hyperlink>
    </w:p>
    <w:p w14:paraId="14B82DD0" w14:textId="77777777" w:rsidR="006B437C" w:rsidRDefault="001A7846" w:rsidP="006B437C">
      <w:pPr>
        <w:pStyle w:val="BodyText2"/>
      </w:pPr>
      <w:hyperlink r:id="rId1452" w:anchor="layer-reference" w:history="1">
        <w:r w:rsidR="006B437C" w:rsidRPr="00E61072">
          <w:rPr>
            <w:rStyle w:val="Hyperlink"/>
          </w:rPr>
          <w:t>MapBox</w:t>
        </w:r>
      </w:hyperlink>
    </w:p>
    <w:p w14:paraId="78C23676" w14:textId="77777777" w:rsidR="006B437C" w:rsidRPr="00E61072" w:rsidRDefault="001A7846" w:rsidP="006B437C">
      <w:pPr>
        <w:pStyle w:val="BodyText2"/>
      </w:pPr>
      <w:hyperlink r:id="rId1453"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54"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7" w:name="_On_GCS"/>
      <w:bookmarkEnd w:id="267"/>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t xml:space="preserve">All of the WDPA Africa tiles that were produced on the C9 ‘vector-tiles’ workspace using Tilemaker I am moving to </w:t>
      </w:r>
      <w:hyperlink r:id="rId1455"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lastRenderedPageBreak/>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8" w:name="_Tippecanoe_tiles"/>
      <w:bookmarkEnd w:id="268"/>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56"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57"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58"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59"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60"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61"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lastRenderedPageBreak/>
        <w:t xml:space="preserve">You have to set a pbf as the first thing to import and then the config file specifies how to create the vector tiles for the shapefile – a successful one is in </w:t>
      </w:r>
      <w:hyperlink r:id="rId1462"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t xml:space="preserve">Still says killed at the end even if I delete all of the offending features. </w:t>
      </w:r>
    </w:p>
    <w:p w14:paraId="024FC44F" w14:textId="77777777" w:rsidR="006B437C" w:rsidRDefault="006B437C" w:rsidP="006B437C">
      <w:pPr>
        <w:pStyle w:val="BodyText2"/>
      </w:pPr>
      <w:r>
        <w:lastRenderedPageBreak/>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63"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1A7846" w:rsidP="006B437C">
      <w:pPr>
        <w:pStyle w:val="BodyText2"/>
      </w:pPr>
      <w:hyperlink r:id="rId1464"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9" w:name="_Creating_tiles"/>
      <w:bookmarkEnd w:id="269"/>
      <w:r>
        <w:t>Creating tiles</w:t>
      </w:r>
    </w:p>
    <w:p w14:paraId="285B2F4D" w14:textId="4E03980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70" w:name="_Decoding_to_geojson"/>
      <w:bookmarkEnd w:id="270"/>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287"/>
        <w:gridCol w:w="2159"/>
        <w:gridCol w:w="2399"/>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5">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66">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25pt;height:178.55pt" o:ole="">
                  <v:imagedata r:id="rId1467" o:title=""/>
                </v:shape>
                <o:OLEObject Type="Embed" ProgID="PBrush" ShapeID="_x0000_i1027" DrawAspect="Content" ObjectID="_1576482845" r:id="rId1468"/>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6.95pt;height:181.45pt" o:ole="">
                  <v:imagedata r:id="rId1469" o:title=""/>
                </v:shape>
                <o:OLEObject Type="Embed" ProgID="PBrush" ShapeID="_x0000_i1028" DrawAspect="Content" ObjectID="_1576482846" r:id="rId1470"/>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3.25pt;height:186.05pt" o:ole="">
                  <v:imagedata r:id="rId1471" o:title=""/>
                </v:shape>
                <o:OLEObject Type="Embed" ProgID="PBrush" ShapeID="_x0000_i1029" DrawAspect="Content" ObjectID="_1576482847" r:id="rId1472"/>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3">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74"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71" w:name="_WDPA_TZA_and"/>
      <w:bookmarkEnd w:id="271"/>
      <w:r>
        <w:t>WDPA TZA and MOZ with coverage stats</w:t>
      </w:r>
    </w:p>
    <w:p w14:paraId="1D1BAF38" w14:textId="13E6C316" w:rsidR="003576FF" w:rsidRDefault="003576FF" w:rsidP="003576FF">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C4769F">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75"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6">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72" w:name="_Did_not_close"/>
      <w:bookmarkEnd w:id="272"/>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77"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9A609B">
      <w:pPr>
        <w:pStyle w:val="BodyText2"/>
      </w:pPr>
      <w:r>
        <w:t xml:space="preserve">There are some on </w:t>
      </w:r>
      <w:hyperlink r:id="rId1478" w:history="1">
        <w:r w:rsidRPr="003B37F4">
          <w:rPr>
            <w:rStyle w:val="Hyperlink"/>
          </w:rPr>
          <w:t>OpenMapTiles</w:t>
        </w:r>
      </w:hyperlink>
      <w:r>
        <w:t xml:space="preserve"> and </w:t>
      </w:r>
      <w:hyperlink r:id="rId1479"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1A7846" w:rsidP="006B437C">
      <w:pPr>
        <w:pStyle w:val="BodyText2"/>
      </w:pPr>
      <w:hyperlink r:id="rId1480"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1A7846" w:rsidP="006B437C">
      <w:pPr>
        <w:pStyle w:val="BodyText2"/>
      </w:pPr>
      <w:hyperlink r:id="rId1481"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1A7846" w:rsidP="006B437C">
      <w:pPr>
        <w:pStyle w:val="BodyText2"/>
      </w:pPr>
      <w:hyperlink r:id="rId1482"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83"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84" w:history="1">
        <w:r w:rsidRPr="00D27873">
          <w:rPr>
            <w:rStyle w:val="Hyperlink"/>
          </w:rPr>
          <w:t>https://web-apps-blishten.c9users.io/tilemaker/bern_tiles/13/4265/2883.pbf</w:t>
        </w:r>
      </w:hyperlink>
      <w:r w:rsidRPr="00D27873">
        <w:t>. Redirect from '</w:t>
      </w:r>
      <w:hyperlink r:id="rId1485" w:history="1">
        <w:r w:rsidRPr="00D27873">
          <w:rPr>
            <w:rStyle w:val="Hyperlink"/>
          </w:rPr>
          <w:t>https://web-apps-blishten.c9users.io/tilemaker/bern_tiles/13/4265/2883.pbf</w:t>
        </w:r>
      </w:hyperlink>
      <w:r w:rsidRPr="00D27873">
        <w:t>' to '</w:t>
      </w:r>
      <w:hyperlink r:id="rId1486"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87"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88"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89"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1A7846" w:rsidP="006B437C">
      <w:pPr>
        <w:pStyle w:val="BodyText2"/>
      </w:pPr>
      <w:hyperlink r:id="rId1490"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9A609B">
      <w:pPr>
        <w:pStyle w:val="BodyText2"/>
      </w:pPr>
      <w:r>
        <w:t xml:space="preserve">A limitation of WebGL means that there is no outline width property - see </w:t>
      </w:r>
      <w:hyperlink r:id="rId1491"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92" w:anchor="sources" w:history="1">
        <w:r w:rsidRPr="005606E6">
          <w:rPr>
            <w:rStyle w:val="Hyperlink"/>
          </w:rPr>
          <w:t>here</w:t>
        </w:r>
      </w:hyperlink>
      <w:r>
        <w:t xml:space="preserve">. The specification for the tile layer is TileJSON and is available </w:t>
      </w:r>
      <w:hyperlink r:id="rId1493"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494"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95"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96"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97"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98"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99"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500"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1A7846" w:rsidP="00A75824">
      <w:pPr>
        <w:pStyle w:val="BodyText2"/>
      </w:pPr>
      <w:hyperlink r:id="rId1501"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502"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503"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73" w:name="_https"/>
      <w:bookmarkEnd w:id="273"/>
      <w:r>
        <w:t>https</w:t>
      </w:r>
    </w:p>
    <w:p w14:paraId="48D42086" w14:textId="77777777" w:rsidR="00BB7C12" w:rsidRDefault="00BB7C12" w:rsidP="00BB7C12">
      <w:pPr>
        <w:pStyle w:val="BodyText2"/>
      </w:pPr>
      <w:r>
        <w:t xml:space="preserve">Following instructions </w:t>
      </w:r>
      <w:hyperlink r:id="rId1504"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05">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6">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07">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8</w:t>
      </w:r>
      <w:r w:rsidR="001A7846">
        <w:rPr>
          <w:noProof/>
        </w:rPr>
        <w:fldChar w:fldCharType="end"/>
      </w:r>
      <w:r>
        <w:t xml:space="preserve">  Using Arial</w:t>
      </w:r>
    </w:p>
    <w:p w14:paraId="7E9D8868" w14:textId="1D498378" w:rsidR="00C45ADD" w:rsidRP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9</w:t>
      </w:r>
      <w:r w:rsidR="001A7846">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508"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8"/>
    </w:p>
    <w:p w14:paraId="36EA8D8B" w14:textId="77777777" w:rsidR="00B37D09" w:rsidRDefault="00C476E5" w:rsidP="003B37F4">
      <w:pPr>
        <w:pStyle w:val="Heading2"/>
      </w:pPr>
      <w:bookmarkStart w:id="274" w:name="_Toc315774617"/>
      <w:r>
        <w:t>Performance Comparison</w:t>
      </w:r>
      <w:bookmarkEnd w:id="274"/>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1A7846" w:rsidP="00A75824">
      <w:pPr>
        <w:pStyle w:val="BodyText2"/>
      </w:pPr>
      <w:hyperlink r:id="rId1509"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510"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511"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12"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513"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75" w:name="_Toc315774618"/>
      <w:r>
        <w:t>Code Management</w:t>
      </w:r>
      <w:bookmarkEnd w:id="275"/>
    </w:p>
    <w:p w14:paraId="17C37318" w14:textId="77777777" w:rsidR="00F7430F" w:rsidRDefault="00F7430F" w:rsidP="003B37F4">
      <w:pPr>
        <w:pStyle w:val="Heading2"/>
      </w:pPr>
      <w:bookmarkStart w:id="276"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76"/>
    </w:p>
    <w:p w14:paraId="6D483FB2" w14:textId="77777777" w:rsidR="00B37D09" w:rsidRDefault="007C4AA7" w:rsidP="000E5536">
      <w:pPr>
        <w:pStyle w:val="BodyText"/>
      </w:pPr>
      <w:r>
        <w:t xml:space="preserve">Excellent git reference here: </w:t>
      </w:r>
      <w:hyperlink r:id="rId1514" w:history="1">
        <w:r>
          <w:rPr>
            <w:rStyle w:val="Hyperlink"/>
          </w:rPr>
          <w:t>http://gitref.org</w:t>
        </w:r>
      </w:hyperlink>
    </w:p>
    <w:p w14:paraId="07C0751F" w14:textId="77777777" w:rsidR="002B741A" w:rsidRDefault="002B741A" w:rsidP="00A75824">
      <w:pPr>
        <w:pStyle w:val="BodyText2"/>
      </w:pPr>
      <w:bookmarkStart w:id="277" w:name="_Toc315774596"/>
      <w:bookmarkStart w:id="278"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9" w:name="_Ref416880293"/>
      <w:r>
        <w:t>On Ubuntu</w:t>
      </w:r>
      <w:bookmarkEnd w:id="279"/>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77"/>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15"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1A7846" w:rsidP="000E5536">
      <w:pPr>
        <w:pStyle w:val="BodyText"/>
      </w:pPr>
      <w:hyperlink r:id="rId1516"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17"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518"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8"/>
    </w:p>
    <w:p w14:paraId="2D8D8504" w14:textId="77777777" w:rsidR="00B37D09" w:rsidRDefault="00C476E5" w:rsidP="000E5536">
      <w:pPr>
        <w:pStyle w:val="BodyText"/>
      </w:pPr>
      <w:r>
        <w:t xml:space="preserve">Following instructions here: </w:t>
      </w:r>
      <w:hyperlink r:id="rId1519"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20"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521"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22"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1A7846" w:rsidP="000E5536">
      <w:pPr>
        <w:pStyle w:val="BodyText"/>
      </w:pPr>
      <w:hyperlink r:id="rId1523"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24"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80" w:name="_Toc315774621"/>
      <w:r>
        <w:t>Setting up a new GitHub Key in UNIX on the eHabitats machine</w:t>
      </w:r>
      <w:bookmarkEnd w:id="280"/>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25"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26"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27"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28"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81"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29"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30"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531" w:history="1">
        <w:r w:rsidRPr="0088626A">
          <w:rPr>
            <w:rStyle w:val="Hyperlink"/>
          </w:rPr>
          <w:t>here</w:t>
        </w:r>
      </w:hyperlink>
      <w:r>
        <w:t>.</w:t>
      </w:r>
      <w:r w:rsidR="007E7E71">
        <w:t xml:space="preserve"> Easy to use. Added a release version for the Python REST Server </w:t>
      </w:r>
      <w:hyperlink r:id="rId1532" w:history="1">
        <w:r w:rsidR="007E7E71" w:rsidRPr="007E7E71">
          <w:rPr>
            <w:rStyle w:val="Hyperlink"/>
          </w:rPr>
          <w:t>here</w:t>
        </w:r>
      </w:hyperlink>
      <w:r w:rsidR="007E7E71">
        <w:t>.</w:t>
      </w:r>
    </w:p>
    <w:p w14:paraId="69056666" w14:textId="6DF94D3B" w:rsidR="00FF545B" w:rsidRDefault="00FF545B" w:rsidP="007D2F52">
      <w:pPr>
        <w:pStyle w:val="Heading4"/>
      </w:pPr>
      <w:bookmarkStart w:id="282" w:name="_Ref454274054"/>
      <w:r>
        <w:t>Merging an upstream repository into your fork</w:t>
      </w:r>
      <w:bookmarkEnd w:id="282"/>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33"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34"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35"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36"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37"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38"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83" w:name="_Ref455386268"/>
      <w:r>
        <w:t>Issues</w:t>
      </w:r>
      <w:bookmarkEnd w:id="283"/>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39"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t xml:space="preserve">By default </w:t>
      </w:r>
      <w:r w:rsidRPr="000F03B1">
        <w:t>Jekyll does not build any files or directories that</w:t>
      </w:r>
      <w:r>
        <w:t xml:space="preserve"> have </w:t>
      </w:r>
      <w:r w:rsidRPr="000F03B1">
        <w:t>names that start with _</w:t>
      </w:r>
      <w:r>
        <w:t xml:space="preserve"> (see </w:t>
      </w:r>
      <w:hyperlink r:id="rId1540"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41"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B91432">
      <w:pPr>
        <w:pStyle w:val="BodyText2"/>
      </w:pPr>
      <w:r>
        <w:t>I want to use GitHub to be able to see changes I make to the GEE repos. Heres how to do it:</w:t>
      </w:r>
    </w:p>
    <w:p w14:paraId="3CE22A0C" w14:textId="77777777" w:rsidR="00B91432" w:rsidRDefault="00B91432" w:rsidP="00B91432">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B91432">
      <w:pPr>
        <w:pStyle w:val="ListNumber"/>
      </w:pPr>
      <w:r>
        <w:t>Add the repo in GitHub for Windows</w:t>
      </w:r>
    </w:p>
    <w:p w14:paraId="2E61FBCE" w14:textId="77777777" w:rsidR="00B91432" w:rsidRPr="009D05F2" w:rsidRDefault="00B91432" w:rsidP="00B91432">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B91432">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B91432">
      <w:pPr>
        <w:pStyle w:val="BodyText2"/>
      </w:pPr>
      <w:r>
        <w:t xml:space="preserve">To save User/Password - see </w:t>
      </w:r>
      <w:hyperlink r:id="rId1542"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lastRenderedPageBreak/>
        <w:t xml:space="preserve">Click Import | Git Repository as  New Project and enter the url that appears on the checkout page of the Google Code project, e.g. on this page </w:t>
      </w:r>
      <w:hyperlink r:id="rId1543" w:history="1">
        <w:r>
          <w:rPr>
            <w:rStyle w:val="Hyperlink"/>
          </w:rPr>
          <w:t>https://code.google.com/p/earthengine-api/source/checkout</w:t>
        </w:r>
      </w:hyperlink>
      <w:r>
        <w:t xml:space="preserve"> there is a link for the git repository Command-line access (</w:t>
      </w:r>
      <w:r w:rsidRPr="00574DAE">
        <w:t xml:space="preserve">git clone </w:t>
      </w:r>
      <w:hyperlink r:id="rId1544"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45"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6">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7">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48"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49"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50"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51"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81"/>
    </w:p>
    <w:p w14:paraId="7D67B09D" w14:textId="77777777" w:rsidR="00B37D09" w:rsidRDefault="00C476E5" w:rsidP="000E5536">
      <w:pPr>
        <w:pStyle w:val="BodyText"/>
      </w:pPr>
      <w:r>
        <w:t>SVN Repository:</w:t>
      </w:r>
    </w:p>
    <w:p w14:paraId="0DEF63C2" w14:textId="77777777" w:rsidR="00B37D09" w:rsidRDefault="001A7846" w:rsidP="00A75824">
      <w:pPr>
        <w:pStyle w:val="BodyText2"/>
      </w:pPr>
      <w:hyperlink r:id="rId1552"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84" w:name="_Toc315774631"/>
      <w:r>
        <w:t>Deployment</w:t>
      </w:r>
    </w:p>
    <w:p w14:paraId="7AC60FE8" w14:textId="77777777" w:rsidR="00570CDA" w:rsidRDefault="00570CDA" w:rsidP="00A75824">
      <w:pPr>
        <w:pStyle w:val="BodyText2"/>
      </w:pPr>
      <w:r>
        <w:lastRenderedPageBreak/>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53"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54"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lastRenderedPageBreak/>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55"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56"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57"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lastRenderedPageBreak/>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58"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59"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60"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61"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lastRenderedPageBreak/>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2">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63"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64"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1A7846" w:rsidP="00A75824">
      <w:pPr>
        <w:pStyle w:val="BodyText2"/>
      </w:pPr>
      <w:hyperlink r:id="rId1565"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6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lastRenderedPageBreak/>
        <w:t xml:space="preserve">Downloading data from here </w:t>
      </w:r>
      <w:hyperlink r:id="rId156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6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69"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1A7846" w:rsidP="00A75824">
      <w:pPr>
        <w:pStyle w:val="BodyText2"/>
      </w:pPr>
      <w:hyperlink r:id="rId1570"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71" w:history="1">
        <w:r w:rsidRPr="00846812">
          <w:rPr>
            <w:rStyle w:val="Hyperlink"/>
          </w:rPr>
          <w:t>here</w:t>
        </w:r>
      </w:hyperlink>
    </w:p>
    <w:p w14:paraId="1FFD4841" w14:textId="1AE0F2A4" w:rsidR="00B37D09" w:rsidRDefault="008F2FB2" w:rsidP="000E5536">
      <w:pPr>
        <w:pStyle w:val="Heading1"/>
      </w:pPr>
      <w:r>
        <w:t>Admin stuff</w:t>
      </w:r>
      <w:bookmarkEnd w:id="284"/>
    </w:p>
    <w:p w14:paraId="52C9B064" w14:textId="77777777" w:rsidR="00B37D09" w:rsidRDefault="008F2FB2" w:rsidP="003B37F4">
      <w:pPr>
        <w:pStyle w:val="Heading2"/>
      </w:pPr>
      <w:bookmarkStart w:id="285" w:name="_Toc315774632"/>
      <w:r>
        <w:t>ASL</w:t>
      </w:r>
      <w:bookmarkEnd w:id="285"/>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6" w:name="_Toc315774634"/>
      <w:bookmarkStart w:id="287" w:name="_Toc315774633"/>
      <w:r>
        <w:t>External Accounting</w:t>
      </w:r>
    </w:p>
    <w:p w14:paraId="710E1B86" w14:textId="77777777" w:rsidR="00217F6A" w:rsidRPr="00217F6A" w:rsidRDefault="00217F6A" w:rsidP="00A75824">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6"/>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1A7846" w:rsidP="00A75824">
      <w:pPr>
        <w:pStyle w:val="BodyText2"/>
      </w:pPr>
      <w:hyperlink r:id="rId1572"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1A7846" w:rsidP="00A75824">
      <w:pPr>
        <w:pStyle w:val="BodyText2"/>
      </w:pPr>
      <w:hyperlink r:id="rId157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2CE2DB24" w14:textId="77777777" w:rsidR="001A7846" w:rsidRDefault="001A7846" w:rsidP="001A7846">
      <w:pPr>
        <w:pStyle w:val="Heading2"/>
      </w:pPr>
      <w:r>
        <w:t>Job</w:t>
      </w:r>
    </w:p>
    <w:p w14:paraId="3C2E2144" w14:textId="50BEF5EF" w:rsidR="00C143D1" w:rsidRDefault="00C143D1" w:rsidP="001A7846">
      <w:pPr>
        <w:pStyle w:val="Heading3"/>
      </w:pPr>
      <w:r>
        <w:t>Job Assessment</w:t>
      </w:r>
    </w:p>
    <w:p w14:paraId="1D4288F4" w14:textId="5E968B55" w:rsidR="00BC1091" w:rsidRDefault="00BC1091" w:rsidP="001A7846">
      <w:pPr>
        <w:pStyle w:val="Heading4"/>
      </w:pPr>
      <w:r>
        <w:t>Contract Agent Appraisal Procedure</w:t>
      </w:r>
    </w:p>
    <w:p w14:paraId="1C8CBF60" w14:textId="12A51B06" w:rsidR="00BC1091" w:rsidRPr="00BC1091" w:rsidRDefault="00BC1091" w:rsidP="001A7846">
      <w:pPr>
        <w:pStyle w:val="BodyText2"/>
      </w:pPr>
      <w:r>
        <w:t>Is in Sysper2 | Job | Objectives | Appraisal and Promotion</w:t>
      </w:r>
    </w:p>
    <w:p w14:paraId="03C7A036" w14:textId="77777777" w:rsidR="00C143D1" w:rsidRDefault="00C143D1" w:rsidP="001A7846">
      <w:pPr>
        <w:pStyle w:val="Heading4"/>
      </w:pPr>
      <w:r>
        <w:t>Grantholder Annual Reports</w:t>
      </w:r>
    </w:p>
    <w:p w14:paraId="1C59EE64" w14:textId="77777777" w:rsidR="00C143D1" w:rsidRPr="00A36996" w:rsidRDefault="00C143D1" w:rsidP="001A7846">
      <w:pPr>
        <w:pStyle w:val="BodyText2"/>
      </w:pPr>
      <w:r>
        <w:t>Here is my list for 2012-13:</w:t>
      </w:r>
    </w:p>
    <w:p w14:paraId="411B43B3" w14:textId="77777777" w:rsidR="00C143D1" w:rsidRDefault="00C143D1" w:rsidP="001A7846">
      <w:pPr>
        <w:pStyle w:val="ListBullet"/>
      </w:pPr>
      <w:r>
        <w:t xml:space="preserve">Development of a methodology to quantitatively assess species charisma </w:t>
      </w:r>
    </w:p>
    <w:p w14:paraId="4E010DE8" w14:textId="77777777" w:rsidR="00C143D1" w:rsidRDefault="00C143D1" w:rsidP="001A7846">
      <w:pPr>
        <w:pStyle w:val="ListBullet"/>
      </w:pPr>
      <w:r>
        <w:t>Assessment of tourism potential in protected areas based on the species charisma indices (for Africa and Global)</w:t>
      </w:r>
    </w:p>
    <w:p w14:paraId="197F5BFE" w14:textId="77777777" w:rsidR="00C143D1" w:rsidRDefault="00C143D1" w:rsidP="001A7846">
      <w:pPr>
        <w:pStyle w:val="ListBullet"/>
      </w:pPr>
      <w:r>
        <w:t>Beta version of the DOPA Species Validator tool for reviewing species lists for protected areas (here)</w:t>
      </w:r>
    </w:p>
    <w:p w14:paraId="45F8E987" w14:textId="77777777" w:rsidR="00C143D1" w:rsidRDefault="00C143D1" w:rsidP="001A7846">
      <w:pPr>
        <w:pStyle w:val="ListBullet"/>
      </w:pPr>
      <w:r>
        <w:t>Proof-of-concept demonstration of Hadoop as a big-data analytics and delivery tool</w:t>
      </w:r>
    </w:p>
    <w:p w14:paraId="7923BA1B" w14:textId="77777777" w:rsidR="00C143D1" w:rsidRDefault="00C143D1" w:rsidP="001A7846">
      <w:pPr>
        <w:pStyle w:val="ListBullet"/>
      </w:pPr>
      <w:r>
        <w:t>Development and deployment of a REST Server to deliver all the information services for DOPA directly from PostGIS (via REST, SMS, SMTP)</w:t>
      </w:r>
    </w:p>
    <w:p w14:paraId="6AA78462" w14:textId="77777777" w:rsidR="00C143D1" w:rsidRDefault="00C143D1" w:rsidP="001A7846">
      <w:pPr>
        <w:pStyle w:val="ListBullet"/>
      </w:pPr>
      <w:r>
        <w:t>Development and delivery of species analyses for integration into DOPA Explorer (ecoregions and protected area species analyses)</w:t>
      </w:r>
    </w:p>
    <w:p w14:paraId="378E9711" w14:textId="77777777" w:rsidR="00C143D1" w:rsidRDefault="00C143D1" w:rsidP="001A7846">
      <w:pPr>
        <w:pStyle w:val="ListBullet"/>
      </w:pPr>
      <w:r>
        <w:t>Kick-off Caribean Regional Workshop held in Barbados</w:t>
      </w:r>
    </w:p>
    <w:p w14:paraId="74463D7E" w14:textId="77777777" w:rsidR="00C143D1" w:rsidRDefault="00C143D1" w:rsidP="001A7846">
      <w:pPr>
        <w:pStyle w:val="ListBullet"/>
      </w:pPr>
      <w:r>
        <w:t>Preparation of mash-up material for regional workshops</w:t>
      </w:r>
    </w:p>
    <w:p w14:paraId="45B1EE34" w14:textId="77777777" w:rsidR="00C143D1" w:rsidRDefault="00C143D1" w:rsidP="001A7846">
      <w:pPr>
        <w:pStyle w:val="ListBullet"/>
      </w:pPr>
      <w:r>
        <w:t>Assessment of impact on species by biofuel development in Malaysia</w:t>
      </w:r>
    </w:p>
    <w:p w14:paraId="560C1C3A" w14:textId="77777777" w:rsidR="00C143D1" w:rsidRPr="00A36996" w:rsidRDefault="00C143D1" w:rsidP="001A7846">
      <w:pPr>
        <w:pStyle w:val="ListBullet"/>
      </w:pPr>
      <w:r>
        <w:t>Philip Schaegners work</w:t>
      </w:r>
    </w:p>
    <w:p w14:paraId="23D344BC" w14:textId="40917359" w:rsidR="001A7846" w:rsidRDefault="00CD49FA" w:rsidP="001A7846">
      <w:pPr>
        <w:pStyle w:val="Heading3"/>
      </w:pPr>
      <w:r>
        <w:t>Contract Agent FGIV</w:t>
      </w:r>
    </w:p>
    <w:p w14:paraId="79C04AD1" w14:textId="186A45A5" w:rsidR="001E668C" w:rsidRDefault="001E668C" w:rsidP="001A7846">
      <w:pPr>
        <w:pStyle w:val="BodyText2"/>
      </w:pPr>
      <w:r>
        <w:t xml:space="preserve">I failed to get on the </w:t>
      </w:r>
      <w:hyperlink r:id="rId1574" w:history="1">
        <w:r w:rsidRPr="001E668C">
          <w:rPr>
            <w:rStyle w:val="Hyperlink"/>
          </w:rPr>
          <w:t>CAST list</w:t>
        </w:r>
      </w:hyperlink>
      <w:r>
        <w:t xml:space="preserve"> </w:t>
      </w:r>
      <w:r w:rsidR="00C3741E">
        <w:t xml:space="preserve">from the </w:t>
      </w:r>
      <w:r w:rsidR="00C3741E">
        <w:t xml:space="preserve">EPSO/CAST/S/5/2013 Researcher (FG IV) </w:t>
      </w:r>
      <w:bookmarkStart w:id="288" w:name="_GoBack"/>
      <w:bookmarkEnd w:id="288"/>
      <w:r w:rsidR="00C3741E">
        <w:t xml:space="preserve">call </w:t>
      </w:r>
      <w:r>
        <w:t xml:space="preserve">but have an EPSO account. Login </w:t>
      </w:r>
      <w:hyperlink r:id="rId1575" w:history="1">
        <w:r w:rsidRPr="001E668C">
          <w:rPr>
            <w:rStyle w:val="Hyperlink"/>
          </w:rPr>
          <w:t>here</w:t>
        </w:r>
      </w:hyperlink>
      <w:r>
        <w:t xml:space="preserve"> using u/p </w:t>
      </w:r>
      <w:hyperlink r:id="rId1576" w:history="1">
        <w:r w:rsidRPr="00F37B4A">
          <w:rPr>
            <w:rStyle w:val="Hyperlink"/>
          </w:rPr>
          <w:t>a.cottam@gmail.com</w:t>
        </w:r>
      </w:hyperlink>
      <w:r>
        <w:t xml:space="preserve"> thargal88</w:t>
      </w:r>
      <w:r w:rsidR="00C3741E">
        <w:t>.</w:t>
      </w:r>
    </w:p>
    <w:p w14:paraId="0F9427FB" w14:textId="67C7DEEE" w:rsidR="0008709F" w:rsidRDefault="001A7846" w:rsidP="001A7846">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577" w:history="1">
        <w:r w:rsidR="0008709F" w:rsidRPr="0008709F">
          <w:rPr>
            <w:rStyle w:val="Hyperlink"/>
          </w:rPr>
          <w:t>here</w:t>
        </w:r>
      </w:hyperlink>
      <w:r w:rsidR="0008709F">
        <w:t xml:space="preserve"> using u/p </w:t>
      </w:r>
      <w:hyperlink r:id="rId1578"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8341570" w14:textId="6331FBC2" w:rsidR="00C536F3" w:rsidRDefault="001A7846" w:rsidP="001A7846">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59A084E1" w14:textId="1F596015" w:rsidR="00C536F3" w:rsidRDefault="00C536F3" w:rsidP="001A7846">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2CC53CCB" w14:textId="0A06A16C" w:rsidR="00C536F3" w:rsidRDefault="008B0056" w:rsidP="001A7846">
      <w:pPr>
        <w:pStyle w:val="BodyText2"/>
      </w:pPr>
      <w:r>
        <w:t xml:space="preserve">They have set up a page about this </w:t>
      </w:r>
      <w:hyperlink r:id="rId1579" w:history="1">
        <w:r w:rsidRPr="008B0056">
          <w:rPr>
            <w:rStyle w:val="Hyperlink"/>
          </w:rPr>
          <w:t>here</w:t>
        </w:r>
      </w:hyperlink>
      <w:r>
        <w:t xml:space="preserve">. </w:t>
      </w:r>
      <w:r>
        <w:t>AMI stands for '</w:t>
      </w:r>
      <w:r w:rsidRPr="00C536F3">
        <w:t>appels à manifestation d'intérêt</w:t>
      </w:r>
      <w:r>
        <w:t>' or '</w:t>
      </w:r>
      <w:r w:rsidRPr="00C536F3">
        <w:t>Calls for expression of interest</w:t>
      </w:r>
      <w:r>
        <w:t xml:space="preserve">'. </w:t>
      </w:r>
      <w:r>
        <w:t xml:space="preserve">I can apply for the </w:t>
      </w:r>
      <w:r w:rsidRPr="00C536F3">
        <w:t>COM/1/2015/GFIV</w:t>
      </w:r>
      <w:r>
        <w:t xml:space="preserve"> call</w:t>
      </w:r>
      <w:r>
        <w:t>.</w:t>
      </w:r>
      <w:r w:rsidR="005430E9">
        <w:t xml:space="preserve"> I am in AMC8. </w:t>
      </w:r>
      <w:hyperlink r:id="rId1580" w:history="1">
        <w:r w:rsidR="005430E9" w:rsidRPr="005430E9">
          <w:rPr>
            <w:rStyle w:val="Hyperlink"/>
          </w:rPr>
          <w:t>H</w:t>
        </w:r>
        <w:r w:rsidR="005430E9" w:rsidRPr="005430E9">
          <w:rPr>
            <w:rStyle w:val="Hyperlink"/>
          </w:rPr>
          <w:t>e</w:t>
        </w:r>
        <w:r w:rsidR="005430E9" w:rsidRPr="005430E9">
          <w:rPr>
            <w:rStyle w:val="Hyperlink"/>
          </w:rPr>
          <w:t>re</w:t>
        </w:r>
      </w:hyperlink>
      <w:r w:rsidR="005430E9">
        <w:t xml:space="preserve"> is the application form.</w:t>
      </w:r>
    </w:p>
    <w:p w14:paraId="4F68F9C5" w14:textId="77777777" w:rsidR="005A38F9" w:rsidRDefault="005A38F9" w:rsidP="003B37F4">
      <w:pPr>
        <w:pStyle w:val="Heading2"/>
      </w:pPr>
      <w:r>
        <w:lastRenderedPageBreak/>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81"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82"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83" w:history="1">
        <w:r w:rsidRPr="00AD4ADE">
          <w:rPr>
            <w:rStyle w:val="Hyperlink"/>
          </w:rPr>
          <w:t>https://intracomm.ec.europa.eu</w:t>
        </w:r>
      </w:hyperlink>
      <w:r>
        <w:t xml:space="preserve"> are the same as </w:t>
      </w:r>
      <w:hyperlink r:id="rId1584"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1A7846" w:rsidP="00A75824">
      <w:pPr>
        <w:pStyle w:val="BodyText2"/>
      </w:pPr>
      <w:hyperlink r:id="rId1585"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1A7846" w:rsidP="00A75824">
      <w:pPr>
        <w:pStyle w:val="BodyText2"/>
      </w:pPr>
      <w:hyperlink r:id="rId1586"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9" w:name="_Toc315774635"/>
      <w:r>
        <w:t>Windows Workstation</w:t>
      </w:r>
    </w:p>
    <w:p w14:paraId="016FAEB7" w14:textId="3E42BE2A" w:rsidR="00244071" w:rsidRPr="006B641E" w:rsidRDefault="00AA7057" w:rsidP="00244071">
      <w:pPr>
        <w:pStyle w:val="BodyText2"/>
      </w:pPr>
      <w:r>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1A7846" w:rsidP="00A75824">
      <w:pPr>
        <w:pStyle w:val="BodyText2"/>
      </w:pPr>
      <w:hyperlink r:id="rId1587"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lastRenderedPageBreak/>
        <w:t xml:space="preserve">From January 2017 we can only access email from </w:t>
      </w:r>
      <w:hyperlink r:id="rId1588"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89"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90" w:history="1">
        <w:r w:rsidRPr="00AD5E30">
          <w:rPr>
            <w:rStyle w:val="Hyperlink"/>
          </w:rPr>
          <w:t>here</w:t>
        </w:r>
      </w:hyperlink>
      <w:r>
        <w:t>.</w:t>
      </w:r>
    </w:p>
    <w:p w14:paraId="1BA23729" w14:textId="77777777" w:rsidR="00C143D1" w:rsidRDefault="00C143D1" w:rsidP="0034374E">
      <w:pPr>
        <w:pStyle w:val="Heading3"/>
      </w:pPr>
      <w:bookmarkStart w:id="290" w:name="_Toc315774641"/>
      <w:r>
        <w:t>Syslog language application</w:t>
      </w:r>
      <w:bookmarkEnd w:id="290"/>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1A7846" w:rsidP="00A75824">
      <w:pPr>
        <w:pStyle w:val="BodyText2"/>
      </w:pPr>
      <w:hyperlink r:id="rId1591"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91" w:name="_Toc315774637"/>
      <w:bookmarkEnd w:id="289"/>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92"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lastRenderedPageBreak/>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92" w:name="_Ref454350506"/>
      <w:r>
        <w:t>in Maven</w:t>
      </w:r>
      <w:bookmarkEnd w:id="292"/>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93" w:name="_Ref457547926"/>
      <w:r>
        <w:t>in Python</w:t>
      </w:r>
      <w:bookmarkEnd w:id="293"/>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93" w:history="1">
        <w:r w:rsidRPr="00F918F3">
          <w:rPr>
            <w:rStyle w:val="Hyperlink"/>
          </w:rPr>
          <w:t>http://localhost:8000</w:t>
        </w:r>
      </w:hyperlink>
    </w:p>
    <w:p w14:paraId="5B0C3F8E" w14:textId="77777777" w:rsidR="005443F3" w:rsidRDefault="005443F3" w:rsidP="00A75824">
      <w:pPr>
        <w:pStyle w:val="BodyText2"/>
      </w:pPr>
      <w:r>
        <w:lastRenderedPageBreak/>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94"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95" w:name="_In_PyCharm"/>
      <w:bookmarkEnd w:id="295"/>
      <w:r>
        <w:t>In PyCharm</w:t>
      </w:r>
    </w:p>
    <w:p w14:paraId="4861547A" w14:textId="2E1F637E" w:rsidR="003B1049" w:rsidRPr="003B1049" w:rsidRDefault="003B1049" w:rsidP="003B1049">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294"/>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9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96"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91"/>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lastRenderedPageBreak/>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lastRenderedPageBreak/>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97"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98" w:history="1">
        <w:r>
          <w:rPr>
            <w:rStyle w:val="Hyperlink"/>
          </w:rPr>
          <w:t>https://apps.jrc.cec.eu.int/navette</w:t>
        </w:r>
      </w:hyperlink>
    </w:p>
    <w:p w14:paraId="0476DBCE" w14:textId="0AB383FA" w:rsidR="00B37D09" w:rsidRDefault="008F2FB2" w:rsidP="003B37F4">
      <w:pPr>
        <w:pStyle w:val="Heading2"/>
      </w:pPr>
      <w:r>
        <w:t>Phones</w:t>
      </w:r>
      <w:bookmarkEnd w:id="287"/>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96" w:name="_Toc315774640"/>
      <w:bookmarkStart w:id="297" w:name="_Toc315774638"/>
      <w:bookmarkStart w:id="298"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96"/>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99"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600"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601"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602"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603" w:history="1">
        <w:r w:rsidRPr="00924D25">
          <w:rPr>
            <w:rStyle w:val="Hyperlink"/>
          </w:rPr>
          <w:t>here</w:t>
        </w:r>
      </w:hyperlink>
      <w:r>
        <w:t>.</w:t>
      </w:r>
    </w:p>
    <w:p w14:paraId="2023A60B" w14:textId="77777777" w:rsidR="005A38F9" w:rsidRDefault="005A38F9" w:rsidP="0034374E">
      <w:pPr>
        <w:pStyle w:val="Heading3"/>
      </w:pPr>
      <w:r>
        <w:lastRenderedPageBreak/>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56D5F976" w14:textId="77777777" w:rsidR="001224C9" w:rsidRDefault="001224C9" w:rsidP="001224C9">
      <w:pPr>
        <w:pStyle w:val="BodyText2"/>
      </w:pPr>
      <w:r w:rsidRPr="00363E07">
        <w:t>Jean-Francois Pekel, Andrew Cottam, Noel Gorelick, Alan S. Belward, High-resolution mapping of global surface water and its long-term changes. Nature 540, 418-422 (2016). (doi:10.1038/nature20584)</w:t>
      </w:r>
    </w:p>
    <w:p w14:paraId="69CFF816" w14:textId="77777777" w:rsidR="001224C9" w:rsidRPr="00D41F96" w:rsidRDefault="001224C9" w:rsidP="001224C9">
      <w:pPr>
        <w:pStyle w:val="BodyText2"/>
      </w:pPr>
      <w:r w:rsidRPr="001224C9">
        <w:t>Willemen L, Cottam AJ, Drakou EG, Burgess ND (2015) Using Social Media to Measure the Contribution of Red List Species to the Nature-Based Tourism Potential of African Protected Areas. PLOS ONE 10(6): e0129785</w:t>
      </w:r>
    </w:p>
    <w:p w14:paraId="1C6B6D88" w14:textId="77777777" w:rsidR="00DD669B" w:rsidRDefault="00DD669B" w:rsidP="00DD669B">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1F7EB852" w14:textId="77777777" w:rsidR="009B3EC2" w:rsidRDefault="009B3EC2" w:rsidP="001224C9">
      <w:pPr>
        <w:pStyle w:val="BodyText2"/>
        <w:rPr>
          <w:lang w:bidi="ar-SA"/>
        </w:rPr>
      </w:pPr>
      <w:r w:rsidRPr="001224C9">
        <w:rPr>
          <w:lang w:bidi="ar-SA"/>
        </w:rPr>
        <w:t>Masante, Dario; Carlo, Rega; Cottam, Andrew; Dubois, Gregoire; Paracchini, Maria-Luisa (2015).</w:t>
      </w:r>
      <w:r>
        <w:rPr>
          <w:bCs w:val="0"/>
          <w:caps/>
          <w:lang w:bidi="ar-SA"/>
        </w:rPr>
        <w:t xml:space="preserve"> </w:t>
      </w:r>
      <w:r w:rsidRPr="001224C9">
        <w:rPr>
          <w:lang w:bidi="ar-SA"/>
        </w:rPr>
        <w:t>Indicators of biodiversity in agroecosystems: insights from Article 17 of the Habitat Directive and</w:t>
      </w:r>
      <w:r>
        <w:rPr>
          <w:bCs w:val="0"/>
          <w:caps/>
          <w:lang w:bidi="ar-SA"/>
        </w:rPr>
        <w:t xml:space="preserve"> </w:t>
      </w:r>
      <w:r w:rsidRPr="001224C9">
        <w:rPr>
          <w:lang w:bidi="ar-SA"/>
        </w:rPr>
        <w:t>IUCN Red List of Threatened Species. Publication Office of the European Union, Bruxelles, pp.1-112. ISBN 978-92-79-52973-3</w:t>
      </w:r>
    </w:p>
    <w:p w14:paraId="2B2BDCD1" w14:textId="2C0A3ACE" w:rsidR="001224C9" w:rsidRDefault="001224C9" w:rsidP="001224C9">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172A172E" w14:textId="77777777" w:rsidR="001224C9" w:rsidRDefault="001224C9" w:rsidP="001224C9">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379DE1CF" w14:textId="77777777" w:rsidR="001224C9" w:rsidRDefault="001224C9" w:rsidP="001224C9">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ACE71BA" w14:textId="77777777" w:rsidR="001224C9" w:rsidRDefault="001224C9" w:rsidP="001224C9">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7CEDBBB1" w14:textId="77777777" w:rsidR="001224C9" w:rsidRDefault="001224C9" w:rsidP="001224C9">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04749F26" w14:textId="77777777" w:rsidR="001224C9" w:rsidRDefault="001224C9" w:rsidP="001224C9">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3CD08F7A" w14:textId="77777777" w:rsidR="001224C9" w:rsidRDefault="001224C9" w:rsidP="001224C9">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793C88B" w14:textId="2509CFC6" w:rsidR="00E95B2B" w:rsidRDefault="00E95B2B" w:rsidP="001224C9">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0D0711F6" w14:textId="44DC584A" w:rsidR="00BB3BC3" w:rsidRDefault="00BB3BC3" w:rsidP="001224C9">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604" w:history="1">
        <w:r w:rsidR="00FC67A9" w:rsidRPr="00CF73E0">
          <w:rPr>
            <w:rStyle w:val="Hyperlink"/>
          </w:rPr>
          <w:t>a.cottam@gmail.com</w:t>
        </w:r>
      </w:hyperlink>
      <w:r w:rsidR="00FC67A9">
        <w:t xml:space="preserve">. There is a bug at the moment thought with the indexing – see </w:t>
      </w:r>
      <w:hyperlink r:id="rId1605"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606"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60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w:t>
      </w:r>
      <w:r>
        <w:lastRenderedPageBreak/>
        <w:t xml:space="preserve">and ISI’s list of the most cited researchers at </w:t>
      </w:r>
      <w:hyperlink r:id="rId1608"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7"/>
    </w:p>
    <w:p w14:paraId="6F628958" w14:textId="77777777" w:rsidR="005A38F9" w:rsidRDefault="005A38F9" w:rsidP="0034374E">
      <w:pPr>
        <w:pStyle w:val="Heading3"/>
      </w:pPr>
      <w:bookmarkStart w:id="299"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99"/>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609"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1A7846" w:rsidP="007C4666">
      <w:pPr>
        <w:pStyle w:val="BodyText"/>
      </w:pPr>
      <w:hyperlink r:id="rId1610"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300" w:name="_Toc315774652"/>
      <w:bookmarkStart w:id="301" w:name="_Toc315774651"/>
      <w:bookmarkEnd w:id="298"/>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02" w:name="_This_program_is"/>
      <w:bookmarkEnd w:id="302"/>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611"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1A7846" w:rsidP="00A75824">
      <w:pPr>
        <w:pStyle w:val="BodyText2"/>
      </w:pPr>
      <w:hyperlink r:id="rId1612"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lastRenderedPageBreak/>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613"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t>Click Stampa etichetta (allow popups) and print the label.</w:t>
      </w:r>
    </w:p>
    <w:p w14:paraId="7BBBFA9B" w14:textId="77777777" w:rsidR="00BB1D27" w:rsidRDefault="00BB1D27" w:rsidP="000E5536">
      <w:pPr>
        <w:pStyle w:val="Heading1"/>
      </w:pPr>
      <w:r>
        <w:t>Meetings/Calls</w:t>
      </w:r>
      <w:bookmarkEnd w:id="300"/>
    </w:p>
    <w:p w14:paraId="758A1068" w14:textId="77777777" w:rsidR="00BB1D27" w:rsidRDefault="00BB1D27" w:rsidP="003B37F4">
      <w:pPr>
        <w:pStyle w:val="Heading2"/>
      </w:pPr>
      <w:bookmarkStart w:id="303" w:name="_Toc315774653"/>
      <w:r>
        <w:t>GBIF Skype call with Eamon and Tim Robertson 9/9/11</w:t>
      </w:r>
      <w:bookmarkEnd w:id="303"/>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304" w:name="_Toc315774654"/>
      <w:r>
        <w:t>Questions for IUCN at the meeting in December</w:t>
      </w:r>
      <w:bookmarkEnd w:id="304"/>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lastRenderedPageBreak/>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1A7846" w:rsidP="00A75824">
      <w:pPr>
        <w:pStyle w:val="BodyText2"/>
      </w:pPr>
      <w:hyperlink r:id="rId161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1A7846" w:rsidP="00A75824">
      <w:pPr>
        <w:pStyle w:val="BodyText2"/>
      </w:pPr>
      <w:hyperlink r:id="rId161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lastRenderedPageBreak/>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lastRenderedPageBreak/>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301"/>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616"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61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1A7846" w:rsidP="00A75824">
      <w:pPr>
        <w:pStyle w:val="BodyText2"/>
      </w:pPr>
      <w:hyperlink r:id="rId1618"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lastRenderedPageBreak/>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1A7846" w:rsidP="00A75824">
      <w:pPr>
        <w:pStyle w:val="BodyText2"/>
      </w:pPr>
      <w:hyperlink r:id="rId161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1A7846" w:rsidP="00A75824">
      <w:pPr>
        <w:pStyle w:val="BodyText2"/>
      </w:pPr>
      <w:hyperlink r:id="rId162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1A7846" w:rsidP="00A75824">
      <w:pPr>
        <w:pStyle w:val="BodyText2"/>
      </w:pPr>
      <w:hyperlink r:id="rId162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622"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2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lastRenderedPageBreak/>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305" w:name="_Toc315774655"/>
      <w:r>
        <w:t>I</w:t>
      </w:r>
      <w:r w:rsidR="006B4226">
        <w:t>deas</w:t>
      </w:r>
      <w:r w:rsidR="00D71ED3">
        <w:t>/Useful</w:t>
      </w:r>
      <w:bookmarkEnd w:id="305"/>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624"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625"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626"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62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62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629"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30"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631"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632"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1A7846" w:rsidP="00A75824">
      <w:pPr>
        <w:pStyle w:val="BodyText2"/>
      </w:pPr>
      <w:hyperlink r:id="rId1633"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lastRenderedPageBreak/>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3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lastRenderedPageBreak/>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06" w:name="_Ref336933250"/>
      <w:r>
        <w:t>For a protected area</w:t>
      </w:r>
      <w:bookmarkEnd w:id="306"/>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3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lastRenderedPageBreak/>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36"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3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38" w:history="1">
        <w:r w:rsidRPr="00664644">
          <w:rPr>
            <w:rStyle w:val="Hyperlink"/>
          </w:rPr>
          <w:t>Amazon Web Services</w:t>
        </w:r>
      </w:hyperlink>
      <w:r>
        <w:t xml:space="preserve"> using </w:t>
      </w:r>
      <w:hyperlink r:id="rId1639"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640"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1A7846" w:rsidP="00A75824">
      <w:pPr>
        <w:pStyle w:val="BodyText2"/>
      </w:pPr>
      <w:hyperlink r:id="rId164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42"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43" w:history="1">
        <w:r w:rsidR="00B42D0E" w:rsidRPr="00B42D0E">
          <w:rPr>
            <w:rStyle w:val="Hyperlink"/>
          </w:rPr>
          <w:t>Nelsons Iguana</w:t>
        </w:r>
      </w:hyperlink>
      <w:r w:rsidR="00B42D0E">
        <w:t xml:space="preserve">. </w:t>
      </w:r>
      <w:hyperlink r:id="rId1644"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lastRenderedPageBreak/>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20587985" w:rsidR="000830E9" w:rsidRPr="000830E9" w:rsidRDefault="009B64C9" w:rsidP="009B64C9">
      <w:pPr>
        <w:pStyle w:val="Heading1"/>
      </w:pPr>
      <w:r>
        <w:t>Learning Resources</w:t>
      </w:r>
    </w:p>
    <w:sectPr w:rsidR="000830E9" w:rsidRPr="000830E9" w:rsidSect="0068220C">
      <w:footerReference w:type="default" r:id="rId16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2CED8A" w14:textId="77777777" w:rsidR="00972539" w:rsidRDefault="00972539" w:rsidP="000E5536">
      <w:r>
        <w:separator/>
      </w:r>
    </w:p>
  </w:endnote>
  <w:endnote w:type="continuationSeparator" w:id="0">
    <w:p w14:paraId="4447DD8C" w14:textId="77777777" w:rsidR="00972539" w:rsidRDefault="00972539"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FF450EF" w:rsidR="001A7846" w:rsidRDefault="001A7846" w:rsidP="000E5536">
        <w:pPr>
          <w:pStyle w:val="Footer"/>
        </w:pPr>
        <w:r>
          <w:fldChar w:fldCharType="begin"/>
        </w:r>
        <w:r>
          <w:instrText xml:space="preserve"> PAGE   \* MERGEFORMAT </w:instrText>
        </w:r>
        <w:r>
          <w:fldChar w:fldCharType="separate"/>
        </w:r>
        <w:r w:rsidR="00C3741E">
          <w:rPr>
            <w:noProof/>
          </w:rPr>
          <w:t>449</w:t>
        </w:r>
        <w:r>
          <w:rPr>
            <w:noProof/>
          </w:rPr>
          <w:fldChar w:fldCharType="end"/>
        </w:r>
      </w:p>
    </w:sdtContent>
  </w:sdt>
  <w:p w14:paraId="1287FCAA" w14:textId="77777777" w:rsidR="001A7846" w:rsidRDefault="001A7846"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11ED4" w14:textId="77777777" w:rsidR="00972539" w:rsidRDefault="00972539" w:rsidP="000E5536">
      <w:r>
        <w:separator/>
      </w:r>
    </w:p>
  </w:footnote>
  <w:footnote w:type="continuationSeparator" w:id="0">
    <w:p w14:paraId="6F6E6AA0" w14:textId="77777777" w:rsidR="00972539" w:rsidRDefault="00972539"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9pt;height:9pt" o:bullet="t">
        <v:imagedata r:id="rId1" o:title="error"/>
      </v:shape>
    </w:pict>
  </w:numPicBullet>
  <w:numPicBullet w:numPicBulletId="1">
    <w:pict>
      <v:shape id="_x0000_i1067" type="#_x0000_t75" style="width:11.25pt;height:11.2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AD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0EC1"/>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846"/>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196"/>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B20"/>
    <w:rsid w:val="00240E7D"/>
    <w:rsid w:val="0024193F"/>
    <w:rsid w:val="00241B91"/>
    <w:rsid w:val="00241D31"/>
    <w:rsid w:val="00242247"/>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28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80"/>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4FF"/>
    <w:rsid w:val="005A7DEA"/>
    <w:rsid w:val="005A7F12"/>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A48"/>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873"/>
    <w:rsid w:val="00704A70"/>
    <w:rsid w:val="00704D06"/>
    <w:rsid w:val="007051CD"/>
    <w:rsid w:val="007054E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39C3"/>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6CC"/>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539"/>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733"/>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3EC2"/>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55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A76"/>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4DF6"/>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4F24"/>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CC06EE"/>
    <w:pPr>
      <w:spacing w:before="80" w:after="80" w:line="240" w:lineRule="auto"/>
    </w:pPr>
    <w:rPr>
      <w:bCs/>
      <w:sz w:val="18"/>
    </w:rPr>
  </w:style>
  <w:style w:type="character" w:customStyle="1" w:styleId="BodyText2Char">
    <w:name w:val="Body Text 2 Char"/>
    <w:basedOn w:val="DefaultParagraphFont"/>
    <w:link w:val="BodyText2"/>
    <w:uiPriority w:val="99"/>
    <w:rsid w:val="00CC06EE"/>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file:///C:\Users\cottaan\AppData\Roaming\Microsoft\Word\https%20url%20to%20paste%20into%20Aptana"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gis.stackexchange.com/questions/233/how-to-get-raster-image-as-array-in-python-with-arcgis" TargetMode="External"/><Relationship Id="rId268" Type="http://schemas.openxmlformats.org/officeDocument/2006/relationships/hyperlink" Target="http://mapservices.iucnredlist.org/IUCN/mapper/index.html?ID_NO=10152" TargetMode="External"/><Relationship Id="rId475" Type="http://schemas.openxmlformats.org/officeDocument/2006/relationships/hyperlink" Target="https://help.github.com/articles/mapping-geojson-files-on-github" TargetMode="External"/><Relationship Id="rId682" Type="http://schemas.openxmlformats.org/officeDocument/2006/relationships/hyperlink" Target="https://cloud.google.com/appengine/docs/python/tools/libraries27" TargetMode="External"/><Relationship Id="rId128" Type="http://schemas.openxmlformats.org/officeDocument/2006/relationships/hyperlink" Target="http://openlayers.org/en/latest/examples/wmts-layer-from-capabilities.html" TargetMode="External"/><Relationship Id="rId335" Type="http://schemas.openxmlformats.org/officeDocument/2006/relationships/hyperlink" Target="file:///C:\Users\cottaan\AppData\Roaming\Microsoft\Word\httplib2%20in%20the%20bing.py%20file" TargetMode="External"/><Relationship Id="rId542" Type="http://schemas.openxmlformats.org/officeDocument/2006/relationships/hyperlink" Target="http://www.jasig.org/cas/protocol" TargetMode="External"/><Relationship Id="rId987" Type="http://schemas.openxmlformats.org/officeDocument/2006/relationships/hyperlink" Target="http://h05-dn01.jrc.it:50060/" TargetMode="External"/><Relationship Id="rId1172" Type="http://schemas.openxmlformats.org/officeDocument/2006/relationships/image" Target="media/image146.png"/><Relationship Id="rId402" Type="http://schemas.openxmlformats.org/officeDocument/2006/relationships/hyperlink" Target="http://h03-dev-vm7/cgi-bin/eSpecies.cgi/'" TargetMode="External"/><Relationship Id="rId847" Type="http://schemas.openxmlformats.org/officeDocument/2006/relationships/image" Target="media/image111.png"/><Relationship Id="rId1032" Type="http://schemas.openxmlformats.org/officeDocument/2006/relationships/hyperlink" Target="https://hadoop.apache.org/docs/r2.2.0/api/org/apache/hadoop/filecache/DistributedCache.html" TargetMode="External"/><Relationship Id="rId1477" Type="http://schemas.openxmlformats.org/officeDocument/2006/relationships/hyperlink" Target="https://github.com/mapbox/mapbox-gl-js/issues/1567" TargetMode="External"/><Relationship Id="rId707" Type="http://schemas.openxmlformats.org/officeDocument/2006/relationships/hyperlink" Target="https://github.com/GoogleCloudPlatform/google-cloud-python/tree/master/storage/google/cloud/storage" TargetMode="External"/><Relationship Id="rId914" Type="http://schemas.openxmlformats.org/officeDocument/2006/relationships/image" Target="media/image133.png"/><Relationship Id="rId1337" Type="http://schemas.openxmlformats.org/officeDocument/2006/relationships/hyperlink" Target="https://travis-ci.org/smeijer/leaflet-geosearch/jobs/260632062" TargetMode="External"/><Relationship Id="rId1544" Type="http://schemas.openxmlformats.org/officeDocument/2006/relationships/hyperlink" Target="https://code.google.com/p/earthengine-api/"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www.linuxproblem.org/art_9.html" TargetMode="External"/><Relationship Id="rId1611" Type="http://schemas.openxmlformats.org/officeDocument/2006/relationships/hyperlink" Target="mailto:Andrew.cottam@jrc.ec.europa.eu" TargetMode="External"/><Relationship Id="rId192" Type="http://schemas.openxmlformats.org/officeDocument/2006/relationships/hyperlink" Target="http://sourceforge.net/projects/numpy/files/NumPy/1.6.1/numpy-1.6.1-win32-superpack-python2.6.exe/download" TargetMode="External"/><Relationship Id="rId497" Type="http://schemas.openxmlformats.org/officeDocument/2006/relationships/hyperlink" Target="http://fise.jrc.ec.europa.eu/canhemon/slippy_map_ol2/" TargetMode="External"/><Relationship Id="rId357"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1194" Type="http://schemas.openxmlformats.org/officeDocument/2006/relationships/hyperlink" Target="http://nbviewer.jupyter.org/" TargetMode="External"/><Relationship Id="rId217" Type="http://schemas.openxmlformats.org/officeDocument/2006/relationships/hyperlink" Target="http://aws.amazon.com/simpledb/" TargetMode="External"/><Relationship Id="rId564" Type="http://schemas.openxmlformats.org/officeDocument/2006/relationships/hyperlink" Target="http://forecast.io/" TargetMode="External"/><Relationship Id="rId771" Type="http://schemas.openxmlformats.org/officeDocument/2006/relationships/hyperlink" Target="https://github.com/andrewcottam/water_detection_python_scripts/blob/a629eeee2be081617b603a156a284ac969d7baa6/validateAllWaterSites.py" TargetMode="External"/><Relationship Id="rId869" Type="http://schemas.openxmlformats.org/officeDocument/2006/relationships/hyperlink" Target="https://www.google.com/fusiontables/DataSource?docid=1CwYznUQU5xrGNaxptfAuYyIrFd-ppC3MWvtb2Cw" TargetMode="External"/><Relationship Id="rId1499" Type="http://schemas.openxmlformats.org/officeDocument/2006/relationships/hyperlink" Target="http://www.microsoft.com/en-us/download/details.aspx?id=25129" TargetMode="External"/><Relationship Id="rId424" Type="http://schemas.openxmlformats.org/officeDocument/2006/relationships/hyperlink" Target="http://h03-dev-vm7/cgi-bin/REST/eSpecies/rangemap?minx=27024&amp;maxx=28025&amp;miny=14973&amp;maxy=16974" TargetMode="External"/><Relationship Id="rId631" Type="http://schemas.openxmlformats.org/officeDocument/2006/relationships/hyperlink" Target="https://community.c9.io/t/what-are-hot-workspaces/1334" TargetMode="External"/><Relationship Id="rId729" Type="http://schemas.openxmlformats.org/officeDocument/2006/relationships/hyperlink" Target="https://ee-api.appspot.com/21a40a9660fc94b7beb90819386d7d43" TargetMode="External"/><Relationship Id="rId1054" Type="http://schemas.openxmlformats.org/officeDocument/2006/relationships/hyperlink" Target="http://www.cloudera.com/content/cloudera/en/documentation/cdh4/latest/CDH4-Installation-Guide/cdh4ig_topic_26_9.html" TargetMode="External"/><Relationship Id="rId1261" Type="http://schemas.openxmlformats.org/officeDocument/2006/relationships/hyperlink" Target="https://developers.arcgis.com/en/javascript/jshelp/inside_dojoversion.html" TargetMode="External"/><Relationship Id="rId1359" Type="http://schemas.openxmlformats.org/officeDocument/2006/relationships/hyperlink" Target="http://vimeo.com/106220666" TargetMode="External"/><Relationship Id="rId936" Type="http://schemas.openxmlformats.org/officeDocument/2006/relationships/hyperlink" Target="http://www.sentinel-hub.com" TargetMode="External"/><Relationship Id="rId1121" Type="http://schemas.openxmlformats.org/officeDocument/2006/relationships/hyperlink" Target="http://spatialreference.org/ref/sr-org/7099/postgis/" TargetMode="External"/><Relationship Id="rId1219" Type="http://schemas.openxmlformats.org/officeDocument/2006/relationships/hyperlink" Target="https://www.kaggle.com" TargetMode="External"/><Relationship Id="rId1566" Type="http://schemas.openxmlformats.org/officeDocument/2006/relationships/hyperlink" Target="http://maps.iucnredlist.org/map.html?id=56065" TargetMode="External"/><Relationship Id="rId65" Type="http://schemas.openxmlformats.org/officeDocument/2006/relationships/hyperlink" Target="https://osmlab.github.io/osm-qa-tiles/" TargetMode="External"/><Relationship Id="rId1426" Type="http://schemas.openxmlformats.org/officeDocument/2006/relationships/hyperlink" Target="https://a.tiles.mapbox.com/v4/mapbox.mapbox-streets-v6/7/74/64.vector.pbf?access_token=pk.eyJ1IjoiY3Jvd2Rjb3ZlciIsImEiOiI3akYtNERRIn0.uwBAdtR6Zk60Bp3vTKj-kg" TargetMode="External"/><Relationship Id="rId1633" Type="http://schemas.openxmlformats.org/officeDocument/2006/relationships/hyperlink" Target="http://datamarket.azure.com/dataset/unitednations/wto" TargetMode="External"/><Relationship Id="rId281" Type="http://schemas.openxmlformats.org/officeDocument/2006/relationships/hyperlink" Target="http://www.iucnredlist.org/details/161597/0" TargetMode="External"/><Relationship Id="rId141" Type="http://schemas.openxmlformats.org/officeDocument/2006/relationships/hyperlink" Target="file:///E:\cottaan\Documents\ArcGIS\Datasets\gaul_eez\jrc_eez_v9_from_andreas_spatial_lite_db.shp" TargetMode="External"/><Relationship Id="rId379" Type="http://schemas.openxmlformats.org/officeDocument/2006/relationships/hyperlink" Target="https://github.com/MapofLife/MOL/blob/develop/app/sql/get_species_list.sql?source=c" TargetMode="External"/><Relationship Id="rId586" Type="http://schemas.openxmlformats.org/officeDocument/2006/relationships/hyperlink" Target="https://developers.google.com/picasa-web/" TargetMode="External"/><Relationship Id="rId793" Type="http://schemas.openxmlformats.org/officeDocument/2006/relationships/hyperlink" Target="https://github.com/andrewcottam/postgis_scripts/blob/master/all_swdb_validation_points_query.sql" TargetMode="External"/><Relationship Id="rId7" Type="http://schemas.openxmlformats.org/officeDocument/2006/relationships/endnotes" Target="endnotes.xml"/><Relationship Id="rId239" Type="http://schemas.openxmlformats.org/officeDocument/2006/relationships/hyperlink" Target="http://msdn.microsoft.com/en-us/library/cc161076.aspx%20" TargetMode="External"/><Relationship Id="rId446" Type="http://schemas.openxmlformats.org/officeDocument/2006/relationships/hyperlink" Target="http://h03-dev-vm7/cgi-bin/eSpecies/getQuadkeyEastNorth/13013862.68772097,719119.5621069372" TargetMode="External"/><Relationship Id="rId653" Type="http://schemas.openxmlformats.org/officeDocument/2006/relationships/hyperlink" Target="https://community.c9.io/t/google-app-engine-dev-appserver-py/783" TargetMode="External"/><Relationship Id="rId1076" Type="http://schemas.openxmlformats.org/officeDocument/2006/relationships/hyperlink" Target="http://hadoop-m1:8888/" TargetMode="External"/><Relationship Id="rId1283" Type="http://schemas.openxmlformats.org/officeDocument/2006/relationships/hyperlink" Target="http://dojotoolkit.org/documentation/tutorials/1.8/modules/" TargetMode="External"/><Relationship Id="rId1490" Type="http://schemas.openxmlformats.org/officeDocument/2006/relationships/hyperlink" Target="https://www.mapbox.com/mapbox-gl-js/style-spec/" TargetMode="External"/><Relationship Id="rId306" Type="http://schemas.openxmlformats.org/officeDocument/2006/relationships/hyperlink" Target="http://stackoverflow.com/questions/3687037/problem-making-attribute-table-of-raster-in-arcgis" TargetMode="External"/><Relationship Id="rId860" Type="http://schemas.openxmlformats.org/officeDocument/2006/relationships/image" Target="media/image118.png"/><Relationship Id="rId958" Type="http://schemas.openxmlformats.org/officeDocument/2006/relationships/hyperlink" Target="http://testcharlie.jrc.it/pa/347" TargetMode="External"/><Relationship Id="rId1143" Type="http://schemas.openxmlformats.org/officeDocument/2006/relationships/hyperlink" Target="http://support.esri.com/es/knowledgebase/techarticles/detail/34668" TargetMode="External"/><Relationship Id="rId1588" Type="http://schemas.openxmlformats.org/officeDocument/2006/relationships/hyperlink" Target="https://remi.webmail.ec.europa.eu/owa/" TargetMode="External"/><Relationship Id="rId87" Type="http://schemas.openxmlformats.org/officeDocument/2006/relationships/image" Target="media/image7.png"/><Relationship Id="rId513" Type="http://schemas.openxmlformats.org/officeDocument/2006/relationships/image" Target="media/image40.png"/><Relationship Id="rId720" Type="http://schemas.openxmlformats.org/officeDocument/2006/relationships/image" Target="media/image60.png"/><Relationship Id="rId818" Type="http://schemas.openxmlformats.org/officeDocument/2006/relationships/image" Target="media/image102.png"/><Relationship Id="rId1350" Type="http://schemas.openxmlformats.org/officeDocument/2006/relationships/hyperlink" Target="https://github.com/mapbox/mapbox-sdk-py" TargetMode="External"/><Relationship Id="rId1448" Type="http://schemas.openxmlformats.org/officeDocument/2006/relationships/hyperlink" Target="https://gist.github.com/andrewcottam/2b3f54d06de7d5be4944b44f5262b644" TargetMode="External"/><Relationship Id="rId1003" Type="http://schemas.openxmlformats.org/officeDocument/2006/relationships/hyperlink" Target="http://hadoop-m1:8088/" TargetMode="External"/><Relationship Id="rId1210" Type="http://schemas.openxmlformats.org/officeDocument/2006/relationships/hyperlink" Target="https://medium.com/@vivek.yadav/how-neural-networks-learn-nonlinear-functions-and-classify-linearly-non-separable-data-22328e7e5be1" TargetMode="External"/><Relationship Id="rId1308" Type="http://schemas.openxmlformats.org/officeDocument/2006/relationships/hyperlink" Target="https://github.com/Leaflet/Leaflet.VectorGrid/issues/67" TargetMode="External"/><Relationship Id="rId1515" Type="http://schemas.openxmlformats.org/officeDocument/2006/relationships/hyperlink" Target="file:///C:\Users\cottaan\AppData\Roaming\Microsoft\Word\http%20for%20gp%20scripts"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mailto:cottaan@cruise:/usr/lib64/python2.6/site-packages/osgeo" TargetMode="External"/><Relationship Id="rId370" Type="http://schemas.openxmlformats.org/officeDocument/2006/relationships/image" Target="media/image33.jpeg"/><Relationship Id="rId230" Type="http://schemas.openxmlformats.org/officeDocument/2006/relationships/hyperlink" Target="http://www.pentaho.com/big-data/" TargetMode="External"/><Relationship Id="rId468" Type="http://schemas.openxmlformats.org/officeDocument/2006/relationships/hyperlink" Target="http://h03-dev-vm7/cgi-bin/eSpecies/quadkeydata/xyz/2/785" TargetMode="External"/><Relationship Id="rId675" Type="http://schemas.openxmlformats.org/officeDocument/2006/relationships/hyperlink" Target="https://github.com/google/earthengine-api/tree/master/demos/server-auth" TargetMode="External"/><Relationship Id="rId882" Type="http://schemas.openxmlformats.org/officeDocument/2006/relationships/hyperlink" Target="http://conda.pydata.org/docs/install/full.html" TargetMode="External"/><Relationship Id="rId1098" Type="http://schemas.openxmlformats.org/officeDocument/2006/relationships/image" Target="media/image142.png"/><Relationship Id="rId328" Type="http://schemas.openxmlformats.org/officeDocument/2006/relationships/hyperlink" Target="https://github.com/andrewcottam/eSpecies-Preprocessing-Scripts/commit/e47cb0d2fa2c05a6a663efa976e3c3ff8c234b8e" TargetMode="External"/><Relationship Id="rId535" Type="http://schemas.openxmlformats.org/officeDocument/2006/relationships/hyperlink" Target="file:///E:\cottaan\Documents\GitHub\general\general\fme_scripts\roadless_asia_csv_to_postgresql.fmw" TargetMode="External"/><Relationship Id="rId742" Type="http://schemas.openxmlformats.org/officeDocument/2006/relationships/image" Target="media/image75.png"/><Relationship Id="rId1165" Type="http://schemas.openxmlformats.org/officeDocument/2006/relationships/hyperlink" Target="http://mevenide.codehaus.org/release/eclipse/update" TargetMode="External"/><Relationship Id="rId1372" Type="http://schemas.openxmlformats.org/officeDocument/2006/relationships/hyperlink" Target="http://docs.python.org/tutorial/modules.html" TargetMode="External"/><Relationship Id="rId602" Type="http://schemas.openxmlformats.org/officeDocument/2006/relationships/hyperlink" Target="http://api.gbif.org/v0.9/occurrence/search?GEOMETRY=POLYGON((116.488037+6.249776%2C116.488037+5.993070%2C116.735229+5.993070%2C116.735229+6.249776%2C116.488037+6.249776))&amp;TAXON_KEY=5227762" TargetMode="External"/><Relationship Id="rId1025" Type="http://schemas.openxmlformats.org/officeDocument/2006/relationships/image" Target="media/image138.png"/><Relationship Id="rId1232" Type="http://schemas.openxmlformats.org/officeDocument/2006/relationships/hyperlink" Target="http://QGis.org" TargetMode="External"/><Relationship Id="rId907" Type="http://schemas.openxmlformats.org/officeDocument/2006/relationships/hyperlink" Target="https://earthengine.googlesource.com/new-password" TargetMode="External"/><Relationship Id="rId1537" Type="http://schemas.openxmlformats.org/officeDocument/2006/relationships/hyperlink" Target="http://10.168.209.73:8012"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mailto:a.cottam@gmail.com" TargetMode="External"/><Relationship Id="rId185" Type="http://schemas.openxmlformats.org/officeDocument/2006/relationships/hyperlink" Target="http://www.gitta.info/SpatPartitio/en/html/index.html" TargetMode="External"/><Relationship Id="rId392" Type="http://schemas.openxmlformats.org/officeDocument/2006/relationships/hyperlink" Target="http://webpy.org/cookbook/cgi-apache" TargetMode="External"/><Relationship Id="rId697" Type="http://schemas.openxmlformats.org/officeDocument/2006/relationships/hyperlink" Target="https://community.c9.io/t/setting-up-phppgadmin/1571" TargetMode="External"/><Relationship Id="rId252"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1187" Type="http://schemas.openxmlformats.org/officeDocument/2006/relationships/hyperlink" Target="https://hub.docker.com/r/kdelfour/cloud9-docker/" TargetMode="External"/><Relationship Id="rId112" Type="http://schemas.openxmlformats.org/officeDocument/2006/relationships/hyperlink" Target="https://www.mundialis.de/en/" TargetMode="External"/><Relationship Id="rId557" Type="http://schemas.openxmlformats.org/officeDocument/2006/relationships/hyperlink" Target="http://dopa-services.jrc.it/services/ecasLogin" TargetMode="External"/><Relationship Id="rId764" Type="http://schemas.openxmlformats.org/officeDocument/2006/relationships/image" Target="media/image85.jpeg"/><Relationship Id="rId971" Type="http://schemas.openxmlformats.org/officeDocument/2006/relationships/hyperlink" Target="http://vimeo.com/44718913" TargetMode="External"/><Relationship Id="rId1394" Type="http://schemas.openxmlformats.org/officeDocument/2006/relationships/image" Target="media/image160.png"/><Relationship Id="rId417"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24" Type="http://schemas.openxmlformats.org/officeDocument/2006/relationships/hyperlink" Target="mailto:git@github.com:andrewcottam/geeImageServer.git" TargetMode="External"/><Relationship Id="rId831" Type="http://schemas.openxmlformats.org/officeDocument/2006/relationships/hyperlink" Target="https://explorer.earthengine.google.com/" TargetMode="External"/><Relationship Id="rId1047" Type="http://schemas.openxmlformats.org/officeDocument/2006/relationships/hyperlink" Target="http://hbase.apache.org/book/trouble.log.html" TargetMode="External"/><Relationship Id="rId1254" Type="http://schemas.openxmlformats.org/officeDocument/2006/relationships/hyperlink" Target="http://dojotoolkit.org/reference-guide/dojo/topic.html" TargetMode="External"/><Relationship Id="rId1461" Type="http://schemas.openxmlformats.org/officeDocument/2006/relationships/hyperlink" Target="https://web-apps-blishten.c9users.io/tilemaker/bern_tiles/" TargetMode="External"/><Relationship Id="rId929" Type="http://schemas.openxmlformats.org/officeDocument/2006/relationships/hyperlink" Target="mailto:a.cottam@gmail.com/thargal88" TargetMode="External"/><Relationship Id="rId1114" Type="http://schemas.openxmlformats.org/officeDocument/2006/relationships/hyperlink" Target="http://www.postgresql.org/docs/9.0/static/indexes-intro.html" TargetMode="External"/><Relationship Id="rId1321" Type="http://schemas.openxmlformats.org/officeDocument/2006/relationships/image" Target="media/image154.png"/><Relationship Id="rId1559" Type="http://schemas.openxmlformats.org/officeDocument/2006/relationships/hyperlink" Target="https://pypi.python.org/packages/source/l/lxml/lxml-3.4.3.tar.gz" TargetMode="External"/><Relationship Id="rId58" Type="http://schemas.openxmlformats.org/officeDocument/2006/relationships/hyperlink" Target="http://www.protectedplanet.net/sites/7" TargetMode="External"/><Relationship Id="rId1419" Type="http://schemas.openxmlformats.org/officeDocument/2006/relationships/hyperlink" Target="https://github.com/mapbox/awesome-vector-tiles/" TargetMode="External"/><Relationship Id="rId1626" Type="http://schemas.openxmlformats.org/officeDocument/2006/relationships/hyperlink" Target="https://gist.github.com/1552725" TargetMode="External"/><Relationship Id="rId274" Type="http://schemas.openxmlformats.org/officeDocument/2006/relationships/hyperlink" Target="http://maps.iucnredlist.org/map.html?id=4265" TargetMode="External"/><Relationship Id="rId481" Type="http://schemas.openxmlformats.org/officeDocument/2006/relationships/hyperlink" Target="http://forums.arcgis.com/threads/82543-Polyline-feature-layer-from-JSON?highlight=geojson" TargetMode="External"/><Relationship Id="rId134" Type="http://schemas.openxmlformats.org/officeDocument/2006/relationships/hyperlink" Target="http://resources.arcgis.com/gallery/file/Geoprocessing-Model-and-Script-Tool-Gallery/details?entryID=C4E10FE5-1422-2418-A06D-33952BB8D1D7" TargetMode="External"/><Relationship Id="rId579" Type="http://schemas.openxmlformats.org/officeDocument/2006/relationships/hyperlink" Target="https://www.mapbox.com/api-documentation/" TargetMode="External"/><Relationship Id="rId786" Type="http://schemas.openxmlformats.org/officeDocument/2006/relationships/hyperlink" Target="ftp://ftp.glcf.umd.edu/glcf/GlobalInlandWater/WRS2" TargetMode="External"/><Relationship Id="rId993" Type="http://schemas.openxmlformats.org/officeDocument/2006/relationships/hyperlink" Target="https://github.com/Esri/spatial-framework-for-hadoop/blob/master/hive/src/main/java/com/esri/hadoop/hive/ST_NumGeometries.java" TargetMode="External"/><Relationship Id="rId341" Type="http://schemas.openxmlformats.org/officeDocument/2006/relationships/hyperlink" Target="https://accountservices.passport.net/" TargetMode="External"/><Relationship Id="rId439" Type="http://schemas.openxmlformats.org/officeDocument/2006/relationships/hyperlink" Target="http://www.postgresql.org/docs/current/interactive/functions-info.html" TargetMode="External"/><Relationship Id="rId646" Type="http://schemas.openxmlformats.org/officeDocument/2006/relationships/image" Target="media/image50.png"/><Relationship Id="rId1069" Type="http://schemas.openxmlformats.org/officeDocument/2006/relationships/hyperlink" Target="https://github.com/andrewcottam/apache-hive-files/blob/master/create_permanent_st_functions.txt" TargetMode="External"/><Relationship Id="rId1276" Type="http://schemas.openxmlformats.org/officeDocument/2006/relationships/hyperlink" Target="file:///C:\Users\cottaan\AppData\Roaming\Microsoft\Word\eSpecies\speciesValidator.html%3fwdpa=785" TargetMode="External"/><Relationship Id="rId1483" Type="http://schemas.openxmlformats.org/officeDocument/2006/relationships/hyperlink" Target="https://web-apps-blishten.c9users.io/tilemaker/bern_tiles/" TargetMode="External"/><Relationship Id="rId201" Type="http://schemas.openxmlformats.org/officeDocument/2006/relationships/image" Target="media/image21.jpeg"/><Relationship Id="rId506" Type="http://schemas.openxmlformats.org/officeDocument/2006/relationships/hyperlink" Target="http://enable-cors.org/" TargetMode="External"/><Relationship Id="rId85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36" Type="http://schemas.openxmlformats.org/officeDocument/2006/relationships/hyperlink" Target="http://blogs.esri.com/esri/arcgis/tag/nosql/" TargetMode="External"/><Relationship Id="rId713" Type="http://schemas.openxmlformats.org/officeDocument/2006/relationships/hyperlink" Target="https://cloud.google.com/appengine/docs/python/googlecloudstorageclient/setting-up-cloud-storage" TargetMode="External"/><Relationship Id="rId920" Type="http://schemas.openxmlformats.org/officeDocument/2006/relationships/hyperlink" Target="https://andrewcottam.cartodb.com/api/v2/sql?q=select%20*%20from%20countries%20where%20iso3='MYS'" TargetMode="External"/><Relationship Id="rId1343" Type="http://schemas.openxmlformats.org/officeDocument/2006/relationships/hyperlink" Target="http://pypi.python.org/pypi/setuptools" TargetMode="External"/><Relationship Id="rId1550" Type="http://schemas.openxmlformats.org/officeDocument/2006/relationships/hyperlink" Target="https://code.google.com/p/webgl-globe/" TargetMode="External"/><Relationship Id="rId1203" Type="http://schemas.openxmlformats.org/officeDocument/2006/relationships/hyperlink" Target="https://www.tensorflow.org" TargetMode="External"/><Relationship Id="rId1410" Type="http://schemas.openxmlformats.org/officeDocument/2006/relationships/hyperlink" Target="http://cloudera-manager.jrc.it:7180/cmf/home" TargetMode="External"/><Relationship Id="rId1508" Type="http://schemas.openxmlformats.org/officeDocument/2006/relationships/hyperlink" Target="https://carto.com/blog/introducing-cartocolors/" TargetMode="External"/><Relationship Id="rId29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6" Type="http://schemas.openxmlformats.org/officeDocument/2006/relationships/hyperlink" Target="http://pypi.python.org/pypi/GDAL/%20-%20no%20luck" TargetMode="External"/><Relationship Id="rId363"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0" Type="http://schemas.openxmlformats.org/officeDocument/2006/relationships/hyperlink" Target="https://dev.elsevier.com/apikey/managehome" TargetMode="External"/><Relationship Id="rId223" Type="http://schemas.openxmlformats.org/officeDocument/2006/relationships/hyperlink" Target="http://workshops.opengeo.org/postgis-intro/indexing.html" TargetMode="External"/><Relationship Id="rId430" Type="http://schemas.openxmlformats.org/officeDocument/2006/relationships/hyperlink" Target="http://dopa-services.jrc.ec.europa.eu/services/especies/get_pa_species_list2?wdpa_id=785&amp;rlstatus=EN&amp;format=csv" TargetMode="External"/><Relationship Id="rId668" Type="http://schemas.openxmlformats.org/officeDocument/2006/relationships/hyperlink" Target="https://cloud.google.com/sdk/downloads" TargetMode="External"/><Relationship Id="rId875" Type="http://schemas.openxmlformats.org/officeDocument/2006/relationships/hyperlink" Target="https://sites.google.com/site/earthengineapidocs/creating-oauth2-service-account" TargetMode="External"/><Relationship Id="rId1060" Type="http://schemas.openxmlformats.org/officeDocument/2006/relationships/hyperlink" Target="https://github.com/Esri/geometry-api-java" TargetMode="External"/><Relationship Id="rId1298" Type="http://schemas.openxmlformats.org/officeDocument/2006/relationships/hyperlink" Target="http://leafletjs.com/reference-1.1.0.html" TargetMode="External"/><Relationship Id="rId528" Type="http://schemas.openxmlformats.org/officeDocument/2006/relationships/hyperlink" Target="https://github.com/r3mi/poly2tri.js" TargetMode="External"/><Relationship Id="rId735" Type="http://schemas.openxmlformats.org/officeDocument/2006/relationships/image" Target="media/image68.jpeg"/><Relationship Id="rId942" Type="http://schemas.openxmlformats.org/officeDocument/2006/relationships/hyperlink" Target="http://sentinel-hub.com/blog/landsat-data-successfully-integrated-sentinel-hub" TargetMode="External"/><Relationship Id="rId1158" Type="http://schemas.openxmlformats.org/officeDocument/2006/relationships/hyperlink" Target="https://wiki.appcelerator.org/display/guides2/Changing+the+Update+Type" TargetMode="External"/><Relationship Id="rId1365" Type="http://schemas.openxmlformats.org/officeDocument/2006/relationships/hyperlink" Target="https://www.tensorflow.org/install/install_linux" TargetMode="External"/><Relationship Id="rId1572" Type="http://schemas.openxmlformats.org/officeDocument/2006/relationships/hyperlink" Target="http://especies.jrc.ec.europa.eu" TargetMode="External"/><Relationship Id="rId1018" Type="http://schemas.openxmlformats.org/officeDocument/2006/relationships/hyperlink" Target="http://hadoop-m1:50070/webhdfs/v1/user/hive/warehouse/tmp.db/st_geometry_data?op=LISTSTATUS" TargetMode="External"/><Relationship Id="rId1225" Type="http://schemas.openxmlformats.org/officeDocument/2006/relationships/hyperlink" Target="http://lrm-maps.jrc.ec.europa.eu/geoserver/" TargetMode="External"/><Relationship Id="rId1432" Type="http://schemas.openxmlformats.org/officeDocument/2006/relationships/hyperlink" Target="http://www.openstreetmap.org/relation/3046949" TargetMode="External"/><Relationship Id="rId71" Type="http://schemas.openxmlformats.org/officeDocument/2006/relationships/image" Target="media/image5.png"/><Relationship Id="rId802" Type="http://schemas.openxmlformats.org/officeDocument/2006/relationships/hyperlink" Target="https://ee-api.appspot.com/4e977aea2f63647a4300c0fe783b756c" TargetMode="External"/><Relationship Id="rId29" Type="http://schemas.openxmlformats.org/officeDocument/2006/relationships/image" Target="media/image3.jpeg"/><Relationship Id="rId178" Type="http://schemas.openxmlformats.org/officeDocument/2006/relationships/hyperlink" Target="http://www.informit.com/articles/article.aspx?p=377652" TargetMode="External"/><Relationship Id="rId385" Type="http://schemas.openxmlformats.org/officeDocument/2006/relationships/hyperlink" Target="mailto:http://gis.stackexchange.com/questions/32995/how-to-fully-load-a-raster-into-a-numpy-array" TargetMode="External"/><Relationship Id="rId592" Type="http://schemas.openxmlformats.org/officeDocument/2006/relationships/hyperlink" Target="http://downloads.wdpa.org/ArcGIS/rest/services/EuroGEOSS/EuroGEOSS_WDPA/MapServer/1/query/query?where=Site_ID%3D785&amp;returnGeometry=false&amp;outSR=&amp;outFields=Name&amp;f=pjson" TargetMode="External"/><Relationship Id="rId245" Type="http://schemas.openxmlformats.org/officeDocument/2006/relationships/hyperlink" Target="http://www.sciencemag.org/content/suppl/2013/11/14/342.6160.803.DC1/1239268.LeSaouet.SM.pdf" TargetMode="External"/><Relationship Id="rId452" Type="http://schemas.openxmlformats.org/officeDocument/2006/relationships/hyperlink" Target="http://h03-dev-vm7/cgi-bin/eSpecies/pa/speciescount/785" TargetMode="External"/><Relationship Id="rId897" Type="http://schemas.openxmlformats.org/officeDocument/2006/relationships/image" Target="media/image125.png"/><Relationship Id="rId1082" Type="http://schemas.openxmlformats.org/officeDocument/2006/relationships/hyperlink" Target="http://www.cloudera.com/content/cloudera/en/resources/library/recordedwebinar/impala-real-time-queries-in-hadoop-video-recording.html" TargetMode="External"/><Relationship Id="rId105" Type="http://schemas.openxmlformats.org/officeDocument/2006/relationships/hyperlink" Target="https://sentinel.esa.int/web/sentinel/user-guides/sentinel-2-msi/product-types" TargetMode="External"/><Relationship Id="rId312" Type="http://schemas.openxmlformats.org/officeDocument/2006/relationships/hyperlink" Target="http://help.arcgis.com/en/sdk/10.0/arcobjects_net/conceptualhelp/index.html" TargetMode="External"/><Relationship Id="rId757" Type="http://schemas.openxmlformats.org/officeDocument/2006/relationships/hyperlink" Target="https://drive.google.com/?ddrp=1" TargetMode="External"/><Relationship Id="rId964"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87" Type="http://schemas.openxmlformats.org/officeDocument/2006/relationships/hyperlink" Target="httpd:%20premature%20connection%20close" TargetMode="External"/><Relationship Id="rId1594" Type="http://schemas.openxmlformats.org/officeDocument/2006/relationships/image" Target="media/image182.png"/><Relationship Id="rId93" Type="http://schemas.openxmlformats.org/officeDocument/2006/relationships/hyperlink" Target="http://landsat.gsfc.nasa.gov/graphics/ETM+vOLI-TIRS-web.jpg" TargetMode="External"/><Relationship Id="rId617" Type="http://schemas.openxmlformats.org/officeDocument/2006/relationships/hyperlink" Target="http://www.xeno-canto.org/article/153" TargetMode="External"/><Relationship Id="rId824" Type="http://schemas.openxmlformats.org/officeDocument/2006/relationships/hyperlink" Target="https://github.com/andrewcottam/general/blob/master/water_trend_analyses_csv_to_postgresql.fmw" TargetMode="External"/><Relationship Id="rId1247" Type="http://schemas.openxmlformats.org/officeDocument/2006/relationships/hyperlink" Target="https://tecadmin.net/install-oracle-java-8-ubuntu-via-ppa/" TargetMode="External"/><Relationship Id="rId1454" Type="http://schemas.openxmlformats.org/officeDocument/2006/relationships/hyperlink" Target="https://www.mapbox.com/vector-tiles/mapbox-streets-v7/" TargetMode="External"/><Relationship Id="rId1107" Type="http://schemas.openxmlformats.org/officeDocument/2006/relationships/hyperlink" Target="http://wiki.openstreetmap.org/wiki/PostGIS/Installation" TargetMode="External"/><Relationship Id="rId1314" Type="http://schemas.openxmlformats.org/officeDocument/2006/relationships/hyperlink" Target="https://github.com/mapbox/mapbox-gl-js/issues/1715" TargetMode="External"/><Relationship Id="rId1521" Type="http://schemas.openxmlformats.org/officeDocument/2006/relationships/hyperlink" Target="file:///C:\Users\cottaan\AppData\Roaming\Microsoft\Word\https%20and%20not%20ssh" TargetMode="External"/><Relationship Id="rId161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20" Type="http://schemas.openxmlformats.org/officeDocument/2006/relationships/hyperlink" Target="https://unstats.un.org/sdgs/indicators/indicators-list/" TargetMode="External"/><Relationship Id="rId267" Type="http://schemas.openxmlformats.org/officeDocument/2006/relationships/image" Target="media/image28.jpeg"/><Relationship Id="rId474" Type="http://schemas.openxmlformats.org/officeDocument/2006/relationships/hyperlink" Target="http://lrm-maps.jrc.ec.europa.eu/geoserver/web/" TargetMode="External"/><Relationship Id="rId127" Type="http://schemas.openxmlformats.org/officeDocument/2006/relationships/hyperlink" Target="https://groups.google.com/d/msg/google-earth-engine-developers/JjgdqPhqBz4/2Ic0LGdnCAAJ" TargetMode="External"/><Relationship Id="rId681" Type="http://schemas.openxmlformats.org/officeDocument/2006/relationships/hyperlink" Target="https://developers.google.com/earth-engine/app_engine_intro" TargetMode="External"/><Relationship Id="rId779" Type="http://schemas.openxmlformats.org/officeDocument/2006/relationships/hyperlink" Target="https://github.com/andrewcottam/water_detection_python_scripts/blob/master/getBestScenesForPoints.py" TargetMode="External"/><Relationship Id="rId986" Type="http://schemas.openxmlformats.org/officeDocument/2006/relationships/hyperlink" Target="http://h05-nn01.jrc.it:50030/" TargetMode="External"/><Relationship Id="rId334" Type="http://schemas.openxmlformats.org/officeDocument/2006/relationships/hyperlink" Target="http://subclipse.tigris.org/servlets/ProjectProcess?pageID=p4wYuA%20-%20added%20the%20software%20site%20http://subclipse.tigris.org/update_1.0.x%20and%20downloaded" TargetMode="External"/><Relationship Id="rId541" Type="http://schemas.openxmlformats.org/officeDocument/2006/relationships/hyperlink" Target="https://help.github.com/articles/duplicating-a-repository/" TargetMode="External"/><Relationship Id="rId639" Type="http://schemas.openxmlformats.org/officeDocument/2006/relationships/hyperlink" Target="https://github.com/c9/install" TargetMode="External"/><Relationship Id="rId1171" Type="http://schemas.openxmlformats.org/officeDocument/2006/relationships/hyperlink" Target="http://www.pydev.org/manual_101_install.html" TargetMode="External"/><Relationship Id="rId1269" Type="http://schemas.openxmlformats.org/officeDocument/2006/relationships/hyperlink" Target="https://dojotoolkit.org/reference-guide/1.10/dojo/node.html" TargetMode="External"/><Relationship Id="rId1476" Type="http://schemas.openxmlformats.org/officeDocument/2006/relationships/image" Target="media/image174.png"/><Relationship Id="rId401" Type="http://schemas.openxmlformats.org/officeDocument/2006/relationships/hyperlink" Target="http://0.0.0.0:8080/" TargetMode="External"/><Relationship Id="rId846" Type="http://schemas.openxmlformats.org/officeDocument/2006/relationships/image" Target="media/image110.png"/><Relationship Id="rId1031" Type="http://schemas.openxmlformats.org/officeDocument/2006/relationships/hyperlink" Target="http://www.datasalt.com/2011/05/handling-dependencies-and-configuration-in-java-hadoop-projects-efficiently/" TargetMode="External"/><Relationship Id="rId1129" Type="http://schemas.openxmlformats.org/officeDocument/2006/relationships/hyperlink" Target="http://desktop.arcgis.com/en/desktop/latest/analyze/python/extending-geoprocessing-through-python-modules.htm" TargetMode="External"/><Relationship Id="rId706" Type="http://schemas.openxmlformats.org/officeDocument/2006/relationships/hyperlink" Target="https://github.com/google/google-api-python-client" TargetMode="External"/><Relationship Id="rId913" Type="http://schemas.openxmlformats.org/officeDocument/2006/relationships/image" Target="media/image132.png"/><Relationship Id="rId1336" Type="http://schemas.openxmlformats.org/officeDocument/2006/relationships/hyperlink" Target="https://github.com/smeijer/leaflet-geosearch.git" TargetMode="External"/><Relationship Id="rId1543" Type="http://schemas.openxmlformats.org/officeDocument/2006/relationships/hyperlink" Target="https://code.google.com/p/earthengine-api/source/checkout"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s://cloud.google.com/nodejs/docs/setup" TargetMode="External"/><Relationship Id="rId1610" Type="http://schemas.openxmlformats.org/officeDocument/2006/relationships/hyperlink" Target="ftp://srv-ies-ftp.jrc.it/" TargetMode="External"/><Relationship Id="rId191" Type="http://schemas.openxmlformats.org/officeDocument/2006/relationships/hyperlink" Target="http://msdn.microsoft.com/en-us/library/bb259689.aspx%20(4.7773*256%20=%201222.9888" TargetMode="External"/><Relationship Id="rId28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6" Type="http://schemas.openxmlformats.org/officeDocument/2006/relationships/hyperlink" Target="https://cidportal.jrc.ec.europa.eu/forobs/sentinel.py"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3" Type="http://schemas.openxmlformats.org/officeDocument/2006/relationships/hyperlink" Target="http://docs.aws.amazon.com/cli/latest/userguide/installing.html" TargetMode="External"/><Relationship Id="rId770" Type="http://schemas.openxmlformats.org/officeDocument/2006/relationships/hyperlink" Target="https://github.com/andrewcottam/water_detection_python_scripts/blob/c4f80fbf2c1a2b0c7d1fcbaaa2e5f87a5f65bc74/getGeePixelValues.py" TargetMode="External"/><Relationship Id="rId1193" Type="http://schemas.openxmlformats.org/officeDocument/2006/relationships/hyperlink" Target="http://nbviewer.jupyter.org/github/ghislainv/deforestprob/blob/master/notebook/notebook.ipynb" TargetMode="External"/><Relationship Id="rId216" Type="http://schemas.openxmlformats.org/officeDocument/2006/relationships/hyperlink" Target="file:///\\FOSTER\export\CaribbeanPASpeciesAnalysis.mdb" TargetMode="External"/><Relationship Id="rId423" Type="http://schemas.openxmlformats.org/officeDocument/2006/relationships/hyperlink" Target="http://h03-dev-vm7/cgi-bin/REST/eSpecies/bbox/60203/richness" TargetMode="External"/><Relationship Id="rId868" Type="http://schemas.openxmlformats.org/officeDocument/2006/relationships/hyperlink" Target="https://drive.google.com/" TargetMode="External"/><Relationship Id="rId1053" Type="http://schemas.openxmlformats.org/officeDocument/2006/relationships/hyperlink" Target="https://cwiki.apache.org/confluence/display/Hive/Configuration+Properties" TargetMode="External"/><Relationship Id="rId1260" Type="http://schemas.openxmlformats.org/officeDocument/2006/relationships/hyperlink" Target="http://codebins.com/bin/4ldqp8z/2" TargetMode="External"/><Relationship Id="rId1498" Type="http://schemas.openxmlformats.org/officeDocument/2006/relationships/hyperlink" Target="http://www.tomshardware.co.uk/faq/id-1853121/setting-virtual-windows-machine-virtualbox.html" TargetMode="External"/><Relationship Id="rId630" Type="http://schemas.openxmlformats.org/officeDocument/2006/relationships/image" Target="media/image46.png"/><Relationship Id="rId728" Type="http://schemas.openxmlformats.org/officeDocument/2006/relationships/hyperlink" Target="http://www.imagemagick.org/Usage/convolve/" TargetMode="External"/><Relationship Id="rId935" Type="http://schemas.openxmlformats.org/officeDocument/2006/relationships/hyperlink" Target="https://www.mapbox.com/help/studio-manual-uploads/" TargetMode="External"/><Relationship Id="rId1358" Type="http://schemas.openxmlformats.org/officeDocument/2006/relationships/hyperlink" Target="https://mapbox.github.io/rasterio/index.html" TargetMode="External"/><Relationship Id="rId1565" Type="http://schemas.openxmlformats.org/officeDocument/2006/relationships/hyperlink" Target="http://sedac.ciesin.columbia.edu/maps/services/wms" TargetMode="External"/><Relationship Id="rId64" Type="http://schemas.openxmlformats.org/officeDocument/2006/relationships/hyperlink" Target="openmaptiles.com/downloads/" TargetMode="External"/><Relationship Id="rId1120" Type="http://schemas.openxmlformats.org/officeDocument/2006/relationships/hyperlink" Target="http://postgis.org/docs/using_postgis_dbmanagement.html" TargetMode="External"/><Relationship Id="rId1218" Type="http://schemas.openxmlformats.org/officeDocument/2006/relationships/hyperlink" Target="https://wookayin.github.io/tensorflow-talk-debugging/" TargetMode="External"/><Relationship Id="rId1425" Type="http://schemas.openxmlformats.org/officeDocument/2006/relationships/hyperlink" Target="http://gdunlop.github.io/Vector-tiles-remixed/" TargetMode="External"/><Relationship Id="rId1632" Type="http://schemas.openxmlformats.org/officeDocument/2006/relationships/hyperlink" Target="http://www.bbc.com/future/story/20120914-building-a-live-google-earth/1" TargetMode="External"/><Relationship Id="rId280" Type="http://schemas.openxmlformats.org/officeDocument/2006/relationships/hyperlink" Target="http://maps.iucnredlist.org/map.html?id=161597" TargetMode="External"/><Relationship Id="rId140" Type="http://schemas.openxmlformats.org/officeDocument/2006/relationships/hyperlink" Target="file:///E:\cottaan\Documents\ArcGIS\Datasets\gaul_eez\jrc_gaul_2015_from_andreas_spatial_lite_db.shp" TargetMode="External"/><Relationship Id="rId378" Type="http://schemas.openxmlformats.org/officeDocument/2006/relationships/hyperlink" Target="https://github.com/MapofLife/MOL/blob/develop/app/js/mol.map.query.js" TargetMode="External"/><Relationship Id="rId585" Type="http://schemas.openxmlformats.org/officeDocument/2006/relationships/hyperlink" Target="https://github.com/andrewcottam/python_web_api_clients/blob/master/panoramio_client.py" TargetMode="External"/><Relationship Id="rId792" Type="http://schemas.openxmlformats.org/officeDocument/2006/relationships/hyperlink" Target="https://www.google.com/fusiontables/DataSource?docid=1QxleuQgITUALCnLHSLRp6UnUe35WTTsCs_kdEf_j" TargetMode="External"/><Relationship Id="rId6" Type="http://schemas.openxmlformats.org/officeDocument/2006/relationships/footnotes" Target="footnotes.xml"/><Relationship Id="rId238" Type="http://schemas.openxmlformats.org/officeDocument/2006/relationships/hyperlink" Target="http://ieeexplore.ieee.org/stamp/stamp.jsp?tp=&amp;arnumber=787289" TargetMode="External"/><Relationship Id="rId445" Type="http://schemas.openxmlformats.org/officeDocument/2006/relationships/hyperlink" Target="http://h03-dev-vm7/cgi-bin/eSpecies/getQuadkeyXY/27025,16972" TargetMode="External"/><Relationship Id="rId652" Type="http://schemas.openxmlformats.org/officeDocument/2006/relationships/hyperlink" Target="http://juniway.blogspot.it/2015/12/install-boost-1590-build-from-source.html" TargetMode="External"/><Relationship Id="rId1075" Type="http://schemas.openxmlformats.org/officeDocument/2006/relationships/hyperlink" Target="http://hadoop-m2:8888/" TargetMode="External"/><Relationship Id="rId1282" Type="http://schemas.openxmlformats.org/officeDocument/2006/relationships/hyperlink" Target="http://dojotoolkit.org/reference-guide/1.9/dijit/_WidgetBase.html" TargetMode="External"/><Relationship Id="rId305" Type="http://schemas.openxmlformats.org/officeDocument/2006/relationships/hyperlink" Target="https://github.com/andrewcottam/ArcGIS-Geoprocessing-Scripts/blob/master/src/ExplodeOverlappingPolygons.py" TargetMode="External"/><Relationship Id="rId512" Type="http://schemas.openxmlformats.org/officeDocument/2006/relationships/image" Target="media/image39.png"/><Relationship Id="rId957" Type="http://schemas.openxmlformats.org/officeDocument/2006/relationships/hyperlink" Target="http://gdal.org/python/osgeo.ogr.Layer-class.html" TargetMode="External"/><Relationship Id="rId1142" Type="http://schemas.openxmlformats.org/officeDocument/2006/relationships/hyperlink" Target="http://pro.arcgis.com/en/pro-app/tool-reference/conversion/kml-conversion.htm" TargetMode="External"/><Relationship Id="rId1587" Type="http://schemas.openxmlformats.org/officeDocument/2006/relationships/hyperlink" Target="https://m-mail.jrc.ec.europa.eu/login.php" TargetMode="External"/><Relationship Id="rId86" Type="http://schemas.openxmlformats.org/officeDocument/2006/relationships/image" Target="media/image6.png"/><Relationship Id="rId817" Type="http://schemas.openxmlformats.org/officeDocument/2006/relationships/image" Target="media/image101.png"/><Relationship Id="rId1002" Type="http://schemas.openxmlformats.org/officeDocument/2006/relationships/hyperlink" Target="http://hadoop-m1:50070/" TargetMode="External"/><Relationship Id="rId1447" Type="http://schemas.openxmlformats.org/officeDocument/2006/relationships/hyperlink" Target="https://gist.github.com/andrewcottam/21a5f9ac586cb5e1234397ae64dbcd5c" TargetMode="External"/><Relationship Id="rId1307" Type="http://schemas.openxmlformats.org/officeDocument/2006/relationships/image" Target="media/image150.png"/><Relationship Id="rId1514" Type="http://schemas.openxmlformats.org/officeDocument/2006/relationships/hyperlink" Target="http://gitref.org/" TargetMode="External"/><Relationship Id="rId13" Type="http://schemas.openxmlformats.org/officeDocument/2006/relationships/hyperlink" Target="https://www.bipindicators.net/resources" TargetMode="External"/><Relationship Id="rId162" Type="http://schemas.openxmlformats.org/officeDocument/2006/relationships/hyperlink" Target="http://trac.osgeo.org/osgeo4w/" TargetMode="External"/><Relationship Id="rId467" Type="http://schemas.openxmlformats.org/officeDocument/2006/relationships/hyperlink" Target="http://h03-dev-vm7/cgi-bin/eSpecies/quadkeydata/map/1/17975" TargetMode="External"/><Relationship Id="rId1097" Type="http://schemas.openxmlformats.org/officeDocument/2006/relationships/image" Target="media/image141.png"/><Relationship Id="rId674" Type="http://schemas.openxmlformats.org/officeDocument/2006/relationships/hyperlink" Target="https://cloud.google.com/appengine/docs/python/tools/libraries27" TargetMode="External"/><Relationship Id="rId881" Type="http://schemas.openxmlformats.org/officeDocument/2006/relationships/hyperlink" Target="https://developers.google.com/earth-engine/python_install-datalab-gcp" TargetMode="External"/><Relationship Id="rId979" Type="http://schemas.openxmlformats.org/officeDocument/2006/relationships/hyperlink" Target="http://www.cloudera.com/content/cloudera/en/resources/library/recordedwebinar/from-zero-to-big-data-answers-in-less-than-one-hour.html" TargetMode="External"/><Relationship Id="rId327"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4" Type="http://schemas.openxmlformats.org/officeDocument/2006/relationships/hyperlink" Target="file:///E:\cottaan\Documents\GitHub\general\general\fme_scripts\roadless_asia_csv_to_fusion_table.fmw" TargetMode="External"/><Relationship Id="rId741" Type="http://schemas.openxmlformats.org/officeDocument/2006/relationships/image" Target="media/image74.png"/><Relationship Id="rId839" Type="http://schemas.openxmlformats.org/officeDocument/2006/relationships/hyperlink" Target="http://support.esri.com/technical-article/000002036" TargetMode="External"/><Relationship Id="rId1164" Type="http://schemas.openxmlformats.org/officeDocument/2006/relationships/hyperlink" Target="http://stackoverflow.com/questions/11118070/buiding-hadoop-with-eclipse-maven-missing-artifact-jdk-toolsjdk-toolsjar1" TargetMode="External"/><Relationship Id="rId1371" Type="http://schemas.openxmlformats.org/officeDocument/2006/relationships/hyperlink" Target="http://scikit-learn.org/stable/index.html" TargetMode="External"/><Relationship Id="rId1469" Type="http://schemas.openxmlformats.org/officeDocument/2006/relationships/image" Target="media/image171.png"/><Relationship Id="rId601" Type="http://schemas.openxmlformats.org/officeDocument/2006/relationships/hyperlink" Target="http://www.gbif.org/occurrence/search?GEOMETRY=116.488037+6.249776%2C116.488037+5.993070%2C116.735229+5.993070%2C116.735229+6.249776%2C116.488037+6.249776&amp;TAXON_KEY=5227762" TargetMode="External"/><Relationship Id="rId1024" Type="http://schemas.openxmlformats.org/officeDocument/2006/relationships/image" Target="media/image137.png"/><Relationship Id="rId1231" Type="http://schemas.openxmlformats.org/officeDocument/2006/relationships/hyperlink" Target="http://lrm-maps.jrc.ec.europa.eu/geoserver/rest" TargetMode="External"/><Relationship Id="rId906" Type="http://schemas.openxmlformats.org/officeDocument/2006/relationships/image" Target="media/image129.png"/><Relationship Id="rId1329" Type="http://schemas.openxmlformats.org/officeDocument/2006/relationships/hyperlink" Target="https://developers.google.com/web/fundamentals/security/prevent-mixed-content/fixing-mixed-content" TargetMode="External"/><Relationship Id="rId1536" Type="http://schemas.openxmlformats.org/officeDocument/2006/relationships/hyperlink" Target="https://github.com/"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s://connected.cnect.cec.eu.int/community/jrc/ict/jrc-e-library/blog/2015/10/26/online-access-to-licensed-content-from-ispra-scientific-workstations" TargetMode="External"/><Relationship Id="rId184" Type="http://schemas.openxmlformats.org/officeDocument/2006/relationships/hyperlink" Target="http://en.wikipedia.org/wiki/Z-order_(curve" TargetMode="External"/><Relationship Id="rId391" Type="http://schemas.openxmlformats.org/officeDocument/2006/relationships/hyperlink" Target="http://h03-dev-vm7/eSpecies-REST/index.php" TargetMode="External"/><Relationship Id="rId251"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9" Type="http://schemas.openxmlformats.org/officeDocument/2006/relationships/hyperlink" Target="http://www.ebmtoolsdatabase.org/tools" TargetMode="External"/><Relationship Id="rId696" Type="http://schemas.openxmlformats.org/officeDocument/2006/relationships/hyperlink" Target="https://cloud.google.com/compute/docs/disks/add-persistent-disk" TargetMode="External"/><Relationship Id="rId349" Type="http://schemas.openxmlformats.org/officeDocument/2006/relationships/hyperlink" Target="mailto:speciescharisma6@gmail.com" TargetMode="External"/><Relationship Id="rId556" Type="http://schemas.openxmlformats.org/officeDocument/2006/relationships/hyperlink" Target="http://dopa-services.jrc.it/services/especies/_set_test?param1=1" TargetMode="External"/><Relationship Id="rId763" Type="http://schemas.openxmlformats.org/officeDocument/2006/relationships/image" Target="media/image84.png"/><Relationship Id="rId1186" Type="http://schemas.openxmlformats.org/officeDocument/2006/relationships/hyperlink" Target="https://medium.com/@frntn/not-your-grandmother-s-docker-environment-c3c5c1a5aab" TargetMode="External"/><Relationship Id="rId1393" Type="http://schemas.openxmlformats.org/officeDocument/2006/relationships/hyperlink" Target="http://35.185.73.94/" TargetMode="External"/><Relationship Id="rId111" Type="http://schemas.openxmlformats.org/officeDocument/2006/relationships/hyperlink" Target="https://code.earthengine.google.com/56964073903dc9fe70a09ee71fc1212b" TargetMode="External"/><Relationship Id="rId209" Type="http://schemas.openxmlformats.org/officeDocument/2006/relationships/hyperlink" Target="http://avro.apache.org/docs/current/gettingstartedpython.html" TargetMode="External"/><Relationship Id="rId416" Type="http://schemas.openxmlformats.org/officeDocument/2006/relationships/hyperlink" Target="http://ehabitat-wps.jrc.it/eSpecies/dopaAdmin.html" TargetMode="External"/><Relationship Id="rId970" Type="http://schemas.openxmlformats.org/officeDocument/2006/relationships/hyperlink" Target="http://www.cloudera.com/content/cloudera/en/resources/library/hadoopworld/Live_from_Strata_Hadoop_World_2012_Lars_George_Cloudera.html" TargetMode="External"/><Relationship Id="rId1046" Type="http://schemas.openxmlformats.org/officeDocument/2006/relationships/hyperlink" Target="mailto:cottaan@cruise:/exports/monde/GBIFSpeciesFiles/17975.gz%2017975.gz" TargetMode="External"/><Relationship Id="rId1253" Type="http://schemas.openxmlformats.org/officeDocument/2006/relationships/hyperlink" Target="https://regex101.com/" TargetMode="External"/><Relationship Id="rId623" Type="http://schemas.openxmlformats.org/officeDocument/2006/relationships/hyperlink" Target="https://leaflet-map-blishten.c9users.io/index.html" TargetMode="External"/><Relationship Id="rId830" Type="http://schemas.openxmlformats.org/officeDocument/2006/relationships/hyperlink" Target="https://github.com/andrewcottam/ArcGIS-Geoprocessing-Scripts/blob/master/src/JRC%20Toolbox.pyt" TargetMode="External"/><Relationship Id="rId928" Type="http://schemas.openxmlformats.org/officeDocument/2006/relationships/hyperlink" Target="http://mapsapidocs.digitalglobe.com/v1.0/docs/imagery-and-basemaps" TargetMode="External"/><Relationship Id="rId1460" Type="http://schemas.openxmlformats.org/officeDocument/2006/relationships/hyperlink" Target="https://mapzen.com/data/metro-extracts/metro/london_england/" TargetMode="External"/><Relationship Id="rId1558" Type="http://schemas.openxmlformats.org/officeDocument/2006/relationships/hyperlink" Target="https://pypi.python.org/packages/source/o/ordereddict/ordereddict-1.1.tar.gz" TargetMode="External"/><Relationship Id="rId57" Type="http://schemas.openxmlformats.org/officeDocument/2006/relationships/hyperlink" Target="http://protectedplanet.net/sites/351406" TargetMode="External"/><Relationship Id="rId1113" Type="http://schemas.openxmlformats.org/officeDocument/2006/relationships/hyperlink" Target="http://suite.opengeo.org/4.1/dataadmin/pgGettingStarted/shp2pgsql.html" TargetMode="External"/><Relationship Id="rId1320" Type="http://schemas.openxmlformats.org/officeDocument/2006/relationships/hyperlink" Target="https://mapzen.com/tangram/view/?scene=https://mapzen.com/api/scenes/43045/224/resources/basic.yaml" TargetMode="External"/><Relationship Id="rId1418" Type="http://schemas.openxmlformats.org/officeDocument/2006/relationships/hyperlink" Target="https://github.com/mapbox/vector-tile-spec/tree/master/2.1" TargetMode="External"/><Relationship Id="rId1625" Type="http://schemas.openxmlformats.org/officeDocument/2006/relationships/hyperlink" Target="https://github.com/pymc-devs/pymc" TargetMode="External"/><Relationship Id="rId273" Type="http://schemas.openxmlformats.org/officeDocument/2006/relationships/hyperlink" Target="http://www.iucnredlist.org/details/23061/0" TargetMode="External"/><Relationship Id="rId480" Type="http://schemas.openxmlformats.org/officeDocument/2006/relationships/hyperlink" Target="https://gist.github.com/andrewcottam/6353997" TargetMode="External"/><Relationship Id="rId133" Type="http://schemas.openxmlformats.org/officeDocument/2006/relationships/hyperlink" Target="http://forums.arcgis.com/threads/41104-polygon-with-holes-arcpy.AsShape-is-broken?highlight=arcpy+geometry+part" TargetMode="External"/><Relationship Id="rId340" Type="http://schemas.openxmlformats.org/officeDocument/2006/relationships/hyperlink" Target="http://code.google.com/apis/ajax/playground/" TargetMode="External"/><Relationship Id="rId578" Type="http://schemas.openxmlformats.org/officeDocument/2006/relationships/hyperlink" Target="https://dev.elsevier.com/api_key_settings.html" TargetMode="External"/><Relationship Id="rId785" Type="http://schemas.openxmlformats.org/officeDocument/2006/relationships/hyperlink" Target="https://github.com/andrewcottam/water_detection_python_scripts/blob/master/validateSWDBPoints.py" TargetMode="External"/><Relationship Id="rId992" Type="http://schemas.openxmlformats.org/officeDocument/2006/relationships/hyperlink" Target="http://esri.github.io/geometry-api-java/doc/Polygon.html" TargetMode="External"/><Relationship Id="rId200" Type="http://schemas.openxmlformats.org/officeDocument/2006/relationships/image" Target="media/image20.jpeg"/><Relationship Id="rId438" Type="http://schemas.openxmlformats.org/officeDocument/2006/relationships/hyperlink" Target="http://restx.mulesoft.org/writing-your-own-components:" TargetMode="External"/><Relationship Id="rId645" Type="http://schemas.openxmlformats.org/officeDocument/2006/relationships/hyperlink" Target="https://cloud.google.com/compute/docs/instance-groups/deploying-docker-containers" TargetMode="External"/><Relationship Id="rId852" Type="http://schemas.openxmlformats.org/officeDocument/2006/relationships/image" Target="media/image115.png"/><Relationship Id="rId1068" Type="http://schemas.openxmlformats.org/officeDocument/2006/relationships/hyperlink" Target="https://cwiki.apache.org/confluence/display/Hive/LanguageManual+DDL" TargetMode="External"/><Relationship Id="rId1275"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82" Type="http://schemas.openxmlformats.org/officeDocument/2006/relationships/hyperlink" Target="https://mapzen.com/tangram/play" TargetMode="External"/><Relationship Id="rId505" Type="http://schemas.openxmlformats.org/officeDocument/2006/relationships/hyperlink" Target="http://ehabitat-wps.jrc.ec.europa.eu" TargetMode="External"/><Relationship Id="rId712" Type="http://schemas.openxmlformats.org/officeDocument/2006/relationships/hyperlink" Target="https://cloud.google.com/storage/docs/gsutil/addlhelp/WorkingWithObjectMetadata" TargetMode="External"/><Relationship Id="rId1135" Type="http://schemas.openxmlformats.org/officeDocument/2006/relationships/hyperlink" Target="http://pro.arcgis.com/en/pro-app/arcpy/get-started/using-conda-with-arcgis-pro.htm" TargetMode="External"/><Relationship Id="rId1342" Type="http://schemas.openxmlformats.org/officeDocument/2006/relationships/hyperlink" Target="http://jupyter-notebook.readthedocs.io/en/latest/examples/Notebook/Connecting%20with%20the%20Qt%20Console.html" TargetMode="External"/><Relationship Id="rId79" Type="http://schemas.openxmlformats.org/officeDocument/2006/relationships/hyperlink" Target="http://www.glims.org/RGI/rgi_files/RGI_latest.zip" TargetMode="External"/><Relationship Id="rId1202" Type="http://schemas.openxmlformats.org/officeDocument/2006/relationships/hyperlink" Target="https://www.coursera.org/learn/neural-networks/lecture/V1GXW/what-are-neural-networks-8-min" TargetMode="External"/><Relationship Id="rId1647" Type="http://schemas.openxmlformats.org/officeDocument/2006/relationships/theme" Target="theme/theme1.xml"/><Relationship Id="rId1507" Type="http://schemas.openxmlformats.org/officeDocument/2006/relationships/image" Target="media/image177.png"/><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55" Type="http://schemas.openxmlformats.org/officeDocument/2006/relationships/hyperlink" Target="http://forums.arcgis.com/threads/29485-convert-multiple-overlapping-polygons-into-multiple-grids?highlight=polygon+raster" TargetMode="External"/><Relationship Id="rId362"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1297" Type="http://schemas.openxmlformats.org/officeDocument/2006/relationships/hyperlink" Target="http://dojo-toolkit.33424.n3.nabble.com/Embedding-a-Google-Map-using-Dojo-tp4006878p4006911.html" TargetMode="External"/><Relationship Id="rId222" Type="http://schemas.openxmlformats.org/officeDocument/2006/relationships/hyperlink" Target="http://www.postgis.org/docs/PostGIS_FAQ.html" TargetMode="External"/><Relationship Id="rId667" Type="http://schemas.openxmlformats.org/officeDocument/2006/relationships/hyperlink" Target="https://cloud.google.com/appengine/docs/python/download" TargetMode="External"/><Relationship Id="rId874" Type="http://schemas.openxmlformats.org/officeDocument/2006/relationships/hyperlink" Target="https://ee-api.appspot.com/api/algorithms" TargetMode="External"/><Relationship Id="rId527" Type="http://schemas.openxmlformats.org/officeDocument/2006/relationships/hyperlink" Target="http://dojotoolkit.org/documentation/tutorials/1.8/declarative/" TargetMode="External"/><Relationship Id="rId734" Type="http://schemas.openxmlformats.org/officeDocument/2006/relationships/hyperlink" Target="http://pveducation.org/pvcdrom/properties-of-sunlight/solar-radiation-on-tilted-surface" TargetMode="External"/><Relationship Id="rId941" Type="http://schemas.openxmlformats.org/officeDocument/2006/relationships/hyperlink" Target="http://apps.sentinel-hub.com/eo-browser/" TargetMode="External"/><Relationship Id="rId1157" Type="http://schemas.openxmlformats.org/officeDocument/2006/relationships/hyperlink" Target="http://download.eclipse.org/tm/updates/3.3/%20as%20a%20new%20software%20update%20site%20" TargetMode="External"/><Relationship Id="rId1364" Type="http://schemas.openxmlformats.org/officeDocument/2006/relationships/hyperlink" Target="https://www.tensorflow.org/install/install_linux" TargetMode="External"/><Relationship Id="rId1571" Type="http://schemas.openxmlformats.org/officeDocument/2006/relationships/hyperlink" Target="http://observatoire-comifac.net:8080/comifac/" TargetMode="External"/><Relationship Id="rId70" Type="http://schemas.openxmlformats.org/officeDocument/2006/relationships/hyperlink" Target="https://taginfo.openstreetmap.org/keys/?key=taxon" TargetMode="External"/><Relationship Id="rId801" Type="http://schemas.openxmlformats.org/officeDocument/2006/relationships/hyperlink" Target="https://ee-api.appspot.com/0e048d3a0b685ca495b6769bde5fe8b6" TargetMode="External"/><Relationship Id="rId1017" Type="http://schemas.openxmlformats.org/officeDocument/2006/relationships/hyperlink" Target="http://hadoop-m1:50070/webhdfs/v1/user/hive/warehouse/wdpa?op=LISTSTATUS" TargetMode="External"/><Relationship Id="rId1224" Type="http://schemas.openxmlformats.org/officeDocument/2006/relationships/hyperlink" Target="http://h05-dev-vm100.jrc.it:8080/geoserver/web/" TargetMode="External"/><Relationship Id="rId1431" Type="http://schemas.openxmlformats.org/officeDocument/2006/relationships/hyperlink" Target="http://tangrams.github.io/explorer" TargetMode="External"/><Relationship Id="rId1529" Type="http://schemas.openxmlformats.org/officeDocument/2006/relationships/hyperlink" Target="https://makandracards.com/ff-it/21967-git-temporarily-revert-to-previous-commit" TargetMode="External"/><Relationship Id="rId28" Type="http://schemas.openxmlformats.org/officeDocument/2006/relationships/hyperlink" Target="http://www.gadm.org/" TargetMode="External"/><Relationship Id="rId177" Type="http://schemas.openxmlformats.org/officeDocument/2006/relationships/hyperlink" Target="http://79.125.16.106/ArcGIS/rest/services/Andrew/eSpeciesPilot/MapServer/1/queryRelatedRecords?objectIds=1011550&amp;relationshipId=0&amp;outFields=*" TargetMode="External"/><Relationship Id="rId384" Type="http://schemas.openxmlformats.org/officeDocument/2006/relationships/hyperlink" Target="http://resources.arcgis.com/en/help/main/10.2/index.html" TargetMode="External"/><Relationship Id="rId591"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244" Type="http://schemas.openxmlformats.org/officeDocument/2006/relationships/image" Target="media/image23.png"/><Relationship Id="rId689" Type="http://schemas.openxmlformats.org/officeDocument/2006/relationships/hyperlink" Target="https://cloud.google.com/appengine/docs/the-appengine-environments" TargetMode="External"/><Relationship Id="rId896" Type="http://schemas.openxmlformats.org/officeDocument/2006/relationships/image" Target="media/image124.png"/><Relationship Id="rId1081" Type="http://schemas.openxmlformats.org/officeDocument/2006/relationships/hyperlink" Target="https://github.com/cloudera/impala" TargetMode="External"/><Relationship Id="rId451" Type="http://schemas.openxmlformats.org/officeDocument/2006/relationships/hyperlink" Target="http://h03-dev-vm7/cgi-bin/eSpecies/pa/xyz/785" TargetMode="External"/><Relationship Id="rId549" Type="http://schemas.openxmlformats.org/officeDocument/2006/relationships/hyperlink" Target="http://dopa-services.jrc.ec.europa.eu/services" TargetMode="External"/><Relationship Id="rId756" Type="http://schemas.openxmlformats.org/officeDocument/2006/relationships/hyperlink" Target="http://dopa-services.jrc.ec.europa.eu/gee/updatehsv?hsv=754" TargetMode="External"/><Relationship Id="rId1179" Type="http://schemas.openxmlformats.org/officeDocument/2006/relationships/hyperlink" Target="https://localhost:8443/leaflet_map/index.html" TargetMode="External"/><Relationship Id="rId1386" Type="http://schemas.openxmlformats.org/officeDocument/2006/relationships/hyperlink" Target="http://h03-dev-vm7:5801" TargetMode="External"/><Relationship Id="rId1593" Type="http://schemas.openxmlformats.org/officeDocument/2006/relationships/hyperlink" Target="http://localhost:8000" TargetMode="External"/><Relationship Id="rId104" Type="http://schemas.openxmlformats.org/officeDocument/2006/relationships/hyperlink" Target="https://sentinel.esa.int/web/sentinel/user-guides/sentinel-2-msi/naming-convention" TargetMode="External"/><Relationship Id="rId311" Type="http://schemas.openxmlformats.org/officeDocument/2006/relationships/hyperlink" Target="http://79.125.16.106/iucn/mapper/index.html?ID_NO=133526" TargetMode="External"/><Relationship Id="rId409" Type="http://schemas.openxmlformats.org/officeDocument/2006/relationships/hyperlink" Target="http://...api/person-by-id/1/pets.json" TargetMode="External"/><Relationship Id="rId963" Type="http://schemas.openxmlformats.org/officeDocument/2006/relationships/hyperlink" Target="http://www.cloudera.com/content/cloudera/en/resources/library/training/cloudera-essentials-for-apache-hadoop-3-of-6-solving-business-challenges-with-apache-hadoop.html" TargetMode="External"/><Relationship Id="rId1039" Type="http://schemas.openxmlformats.org/officeDocument/2006/relationships/hyperlink" Target="http://docs.aws.amazon.com/ElasticMapReduce/latest/DeveloperGuide/emr-hbase.html" TargetMode="External"/><Relationship Id="rId1246" Type="http://schemas.openxmlformats.org/officeDocument/2006/relationships/hyperlink" Target="https://wiki.appcelerator.org/display/guides2/Installing+the+Java+Development+Tools" TargetMode="External"/><Relationship Id="rId92" Type="http://schemas.openxmlformats.org/officeDocument/2006/relationships/hyperlink" Target="https://calval.cr.usgs.gov/wordpress/wp-content/uploads/14.008_J_Storey_Geometric-and-Spatial-Performance-of-Landsat-8-Final.pdf" TargetMode="External"/><Relationship Id="rId616" Type="http://schemas.openxmlformats.org/officeDocument/2006/relationships/hyperlink" Target="https://github.com/andrewcottam/water_detection_python_scripts/blob/master/iucnRedListAPI.py" TargetMode="External"/><Relationship Id="rId823" Type="http://schemas.openxmlformats.org/officeDocument/2006/relationships/hyperlink" Target="https://drive.google.com/open?id=0B8ziKkJP_gdecS10VENxUk8zWk0" TargetMode="External"/><Relationship Id="rId1453" Type="http://schemas.openxmlformats.org/officeDocument/2006/relationships/hyperlink" Target="https://mapzen.com/documentation/vector-tiles/layers/" TargetMode="External"/><Relationship Id="rId1106"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13" Type="http://schemas.openxmlformats.org/officeDocument/2006/relationships/image" Target="media/image153.png"/><Relationship Id="rId1520" Type="http://schemas.openxmlformats.org/officeDocument/2006/relationships/hyperlink" Target="file:///C:\Users\cottaan\AppData\Roaming\Microsoft\Word\http%20link" TargetMode="External"/><Relationship Id="rId1618" Type="http://schemas.openxmlformats.org/officeDocument/2006/relationships/hyperlink" Target="http://ehabitat-wps.jrc.ec.europa.eu/cgi-bin/wdpa2011" TargetMode="External"/><Relationship Id="rId199" Type="http://schemas.openxmlformats.org/officeDocument/2006/relationships/image" Target="media/image19.jpeg"/><Relationship Id="rId266" Type="http://schemas.openxmlformats.org/officeDocument/2006/relationships/image" Target="media/image27.jpeg"/><Relationship Id="rId473" Type="http://schemas.openxmlformats.org/officeDocument/2006/relationships/hyperlink" Target="http://h03-dev-vm15:8080/geonetwork/srv/en/main.home" TargetMode="External"/><Relationship Id="rId680" Type="http://schemas.openxmlformats.org/officeDocument/2006/relationships/hyperlink" Target="http://geeimageserver.appspot.com/" TargetMode="External"/><Relationship Id="rId126" Type="http://schemas.openxmlformats.org/officeDocument/2006/relationships/hyperlink" Target="http://104.197.204.126:8080/service?REQUEST=GetCapabilities" TargetMode="External"/><Relationship Id="rId333" Type="http://schemas.openxmlformats.org/officeDocument/2006/relationships/hyperlink" Target="http://code.google.com/p/pybing/" TargetMode="External"/><Relationship Id="rId540" Type="http://schemas.openxmlformats.org/officeDocument/2006/relationships/hyperlink" Target="https://db-server-blishten.c9users.io/phppgadmin/" TargetMode="External"/><Relationship Id="rId778" Type="http://schemas.openxmlformats.org/officeDocument/2006/relationships/hyperlink" Target="https://github.com/andrewcottam/postgis_scripts/blob/master/water%20omission%20stratify%20by%20grid.sql" TargetMode="External"/><Relationship Id="rId985" Type="http://schemas.openxmlformats.org/officeDocument/2006/relationships/hyperlink" Target="http://h05-nn01.jrc.it:50070/" TargetMode="External"/><Relationship Id="rId1170" Type="http://schemas.openxmlformats.org/officeDocument/2006/relationships/hyperlink" Target="https://www.eclipse.org/downloads/download.php?file=/oomph/epp/mars/R2/eclipse-inst-win64.exe" TargetMode="External"/><Relationship Id="rId638" Type="http://schemas.openxmlformats.org/officeDocument/2006/relationships/image" Target="media/image48.png"/><Relationship Id="rId845" Type="http://schemas.openxmlformats.org/officeDocument/2006/relationships/image" Target="media/image109.png"/><Relationship Id="rId1030" Type="http://schemas.openxmlformats.org/officeDocument/2006/relationships/hyperlink" Target="http://thunderheadxpler.blogspot.it/2013/05/export-featureclass-to-hadoop-run.html" TargetMode="External"/><Relationship Id="rId1268" Type="http://schemas.openxmlformats.org/officeDocument/2006/relationships/hyperlink" Target="http://dojotoolkit.org/reference-guide/loader/amd.html" TargetMode="External"/><Relationship Id="rId1475" Type="http://schemas.openxmlformats.org/officeDocument/2006/relationships/hyperlink" Target="https://wiki.gentoo.org/wiki/Knowledge_Base:No_space_left_on_device_while_there_is_plenty_of_space_available" TargetMode="External"/><Relationship Id="rId400" Type="http://schemas.openxmlformats.org/officeDocument/2006/relationships/hyperlink" Target="http://h03-dev-vm7/eSpecies/REST/%20but%20Access%20Forbidden%20still" TargetMode="External"/><Relationship Id="rId705" Type="http://schemas.openxmlformats.org/officeDocument/2006/relationships/hyperlink" Target="https://cloud.google.com/appengine/docs/python/tools/using-libraries-python-27" TargetMode="External"/><Relationship Id="rId1128" Type="http://schemas.openxmlformats.org/officeDocument/2006/relationships/hyperlink" Target="http://geeohspatial.blogspot.it/2013/12/dealing-with-arcpy-memory-leaks.html" TargetMode="External"/><Relationship Id="rId1335" Type="http://schemas.openxmlformats.org/officeDocument/2006/relationships/hyperlink" Target="https://webpack.js.org/" TargetMode="External"/><Relationship Id="rId1542" Type="http://schemas.openxmlformats.org/officeDocument/2006/relationships/hyperlink" Target="https://stackoverflow.com/questions/14000173/tortoisegit-save-user-authentication-credentials" TargetMode="External"/><Relationship Id="rId912" Type="http://schemas.openxmlformats.org/officeDocument/2006/relationships/image" Target="media/image131.png"/><Relationship Id="rId41" Type="http://schemas.openxmlformats.org/officeDocument/2006/relationships/hyperlink" Target="http://onlinelibrary.wiley.com/doi/10.1002/ajp.20794/pdf" TargetMode="External"/><Relationship Id="rId1402" Type="http://schemas.openxmlformats.org/officeDocument/2006/relationships/hyperlink" Target="https://web-apps-blishten.c9users.io/tileserver-php-master/checkmodrewrite.php" TargetMode="External"/><Relationship Id="rId190" Type="http://schemas.openxmlformats.org/officeDocument/2006/relationships/hyperlink" Target="http://www.maptiler.org/google-maps-coordinates-tile-bounds-projection/" TargetMode="External"/><Relationship Id="rId288"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5" Type="http://schemas.openxmlformats.org/officeDocument/2006/relationships/hyperlink" Target="http://cidportal.jrc.ec.europa.eu/imagearchive/" TargetMode="External"/><Relationship Id="rId148" Type="http://schemas.openxmlformats.org/officeDocument/2006/relationships/image" Target="media/image17.png"/><Relationship Id="rId355"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62" Type="http://schemas.openxmlformats.org/officeDocument/2006/relationships/hyperlink" Target="https://aws.amazon.com/documentation/cli/" TargetMode="External"/><Relationship Id="rId1192" Type="http://schemas.openxmlformats.org/officeDocument/2006/relationships/hyperlink" Target="http://localhost:8888/notebooks/deforestprob/notebook/notebook.ipynb" TargetMode="External"/><Relationship Id="rId215" Type="http://schemas.openxmlformats.org/officeDocument/2006/relationships/hyperlink" Target="https://github.com/andrewcottam/general/blob/1fb304cc5b13b847a7c41be1ce66f45e0174e590/gbif_occurrence_export_to_postgis.fmw" TargetMode="External"/><Relationship Id="rId422" Type="http://schemas.openxmlformats.org/officeDocument/2006/relationships/hyperlink" Target="http://help.arcgis.com/en/webapi/javascript/arcgis/help/jssamples_start.htm)-%20this%20would%20need%20to%20be%20zipped%20for%20large%20amounts%20of%20data" TargetMode="External"/><Relationship Id="rId867" Type="http://schemas.openxmlformats.org/officeDocument/2006/relationships/hyperlink" Target="http://ee-api.appspot.com/" TargetMode="External"/><Relationship Id="rId1052" Type="http://schemas.openxmlformats.org/officeDocument/2006/relationships/hyperlink" Target="https://cwiki.apache.org/confluence/display/Hive/Configuration+Properties" TargetMode="External"/><Relationship Id="rId1497" Type="http://schemas.openxmlformats.org/officeDocument/2006/relationships/hyperlink" Target="https://www.modern.ie/en-us/virtualization-tools" TargetMode="External"/><Relationship Id="rId727" Type="http://schemas.openxmlformats.org/officeDocument/2006/relationships/image" Target="media/image66.png"/><Relationship Id="rId934" Type="http://schemas.openxmlformats.org/officeDocument/2006/relationships/hyperlink" Target="https://www.mapbox.com/help/define-geojson/" TargetMode="External"/><Relationship Id="rId1357" Type="http://schemas.openxmlformats.org/officeDocument/2006/relationships/hyperlink" Target="https://github.com/JazzCore/python-pdfkit" TargetMode="External"/><Relationship Id="rId1564" Type="http://schemas.openxmlformats.org/officeDocument/2006/relationships/hyperlink" Target="http://www.mappinglife.org/" TargetMode="External"/><Relationship Id="rId63" Type="http://schemas.openxmlformats.org/officeDocument/2006/relationships/hyperlink" Target="http://wiki.openstreetmap.org/wiki/Elements" TargetMode="External"/><Relationship Id="rId1217" Type="http://schemas.openxmlformats.org/officeDocument/2006/relationships/hyperlink" Target="https://wookayin.github.io/tensorflow-talk-debugging" TargetMode="External"/><Relationship Id="rId1424" Type="http://schemas.openxmlformats.org/officeDocument/2006/relationships/hyperlink" Target="https://www.mapbox.com/help/osm-and-mapbox/" TargetMode="External"/><Relationship Id="rId1631" Type="http://schemas.openxmlformats.org/officeDocument/2006/relationships/hyperlink" Target="http://proceedings.esri.com/library/userconf/proc11/uc/papers/3278_144.pdf" TargetMode="External"/><Relationship Id="rId377" Type="http://schemas.openxmlformats.org/officeDocument/2006/relationships/hyperlink" Target="ftp://h05-ftp.jrc.it/cottaan/European_10km_Red_List_Species.mdb" TargetMode="External"/><Relationship Id="rId584"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5" Type="http://schemas.openxmlformats.org/officeDocument/2006/relationships/webSettings" Target="webSettings.xml"/><Relationship Id="rId237" Type="http://schemas.openxmlformats.org/officeDocument/2006/relationships/hyperlink" Target="http://sortbenchmark.org/" TargetMode="External"/><Relationship Id="rId791" Type="http://schemas.openxmlformats.org/officeDocument/2006/relationships/hyperlink" Target="https://raw.githubusercontent.com/andrewcottam/postgis_scripts/ff639d52f70d73a707973435cbba834a55bb307c/all_validation_points_query.sql" TargetMode="External"/><Relationship Id="rId889" Type="http://schemas.openxmlformats.org/officeDocument/2006/relationships/hyperlink" Target="http://stackoverflow.com/questions/20881768/fastmath-error-in-python-have-decl-mpz-powm-sec" TargetMode="External"/><Relationship Id="rId1074" Type="http://schemas.openxmlformats.org/officeDocument/2006/relationships/hyperlink" Target="http://hadoop-h05:8888/about/" TargetMode="External"/><Relationship Id="rId444" Type="http://schemas.openxmlformats.org/officeDocument/2006/relationships/hyperlink" Target="http://dopa-services.jrc.it/gee/getDatesForPoint?POINT=114,5&amp;CRS=EPSG:4326" TargetMode="External"/><Relationship Id="rId651" Type="http://schemas.openxmlformats.org/officeDocument/2006/relationships/hyperlink" Target="https://github.com/systemed/tilemaker%23installing%20" TargetMode="External"/><Relationship Id="rId749" Type="http://schemas.openxmlformats.org/officeDocument/2006/relationships/image" Target="media/image82.jpeg"/><Relationship Id="rId1281" Type="http://schemas.openxmlformats.org/officeDocument/2006/relationships/hyperlink" Target="http://archive.dojotoolkit.org/nightly/dojotoolkit/dojox/charting/tests/test_themes.html" TargetMode="External"/><Relationship Id="rId1379" Type="http://schemas.openxmlformats.org/officeDocument/2006/relationships/hyperlink" Target="http://content.hccfl.edu/pollock/unix/findcmd.htm" TargetMode="External"/><Relationship Id="rId1586" Type="http://schemas.openxmlformats.org/officeDocument/2006/relationships/hyperlink" Target="https://intracomm.ec.europa.eu/dgintranet/jrc/iesnet_pims/communication/templates/index_en.htm" TargetMode="External"/><Relationship Id="rId304" Type="http://schemas.openxmlformats.org/officeDocument/2006/relationships/hyperlink" Target="http://gis.stackexchange.com/questions/32217/exploding-overlapping-to-new-non-overlapping-polygons" TargetMode="External"/><Relationship Id="rId511" Type="http://schemas.openxmlformats.org/officeDocument/2006/relationships/hyperlink" Target="https://github.com/andrewcottam/eSpecies-Client-Demo/blob/master/classes/ThresholdLayer.js" TargetMode="External"/><Relationship Id="rId609" Type="http://schemas.openxmlformats.org/officeDocument/2006/relationships/hyperlink" Target="http://dev.gbif.org/issues/browse/PF-1275" TargetMode="External"/><Relationship Id="rId956" Type="http://schemas.openxmlformats.org/officeDocument/2006/relationships/hyperlink" Target="http://svn.osgeo.org/gdal/trunk/autotest/ogr/ogr_wfs.py" TargetMode="External"/><Relationship Id="rId1141" Type="http://schemas.openxmlformats.org/officeDocument/2006/relationships/hyperlink" Target="http://resources.arcgis.com/en/help/main/10.2/index.html" TargetMode="External"/><Relationship Id="rId1239" Type="http://schemas.openxmlformats.org/officeDocument/2006/relationships/hyperlink" Target="http://h05-dev-vm36.jrc.it/" TargetMode="External"/><Relationship Id="rId85" Type="http://schemas.openxmlformats.org/officeDocument/2006/relationships/hyperlink" Target="http://www.tandfonline.com/doi/pdf/10.1080/17538947.2015.1026420" TargetMode="External"/><Relationship Id="rId816" Type="http://schemas.openxmlformats.org/officeDocument/2006/relationships/image" Target="media/image100.png"/><Relationship Id="rId1001" Type="http://schemas.openxmlformats.org/officeDocument/2006/relationships/hyperlink" Target="http://blog.cloudera.com/blog/2012/02/cloudera-manager-log-management-event-management-and-alerting-demo-video/" TargetMode="External"/><Relationship Id="rId1446" Type="http://schemas.openxmlformats.org/officeDocument/2006/relationships/hyperlink" Target="https://free-1.tilehosting.com/data/v3/14/7511/7426.geojson?key=UmmATPUongHdDmIicgs7" TargetMode="External"/><Relationship Id="rId1306" Type="http://schemas.openxmlformats.org/officeDocument/2006/relationships/hyperlink" Target="http://www.openstreetmap.org/relation/2541813" TargetMode="External"/><Relationship Id="rId1513" Type="http://schemas.openxmlformats.org/officeDocument/2006/relationships/hyperlink" Target="http://help.arcgis.com/en/webapi/javascript/arcgis/help/jshelp_start.htm" TargetMode="External"/><Relationship Id="rId12" Type="http://schemas.openxmlformats.org/officeDocument/2006/relationships/hyperlink" Target="http://jncc.defra.gov.uk/page-4250" TargetMode="External"/><Relationship Id="rId161" Type="http://schemas.openxmlformats.org/officeDocument/2006/relationships/hyperlink" Target="http://trac.osgeo.org/gdal/wiki/GdalOgrInPython" TargetMode="External"/><Relationship Id="rId399" Type="http://schemas.openxmlformats.org/officeDocument/2006/relationships/hyperlink" Target="http://0.0.0.0:8080%20suggesting%20that%20the%20server%20was%20running" TargetMode="External"/><Relationship Id="rId259" Type="http://schemas.openxmlformats.org/officeDocument/2006/relationships/hyperlink" Target="http://ecat-dev.gbif.org/ws/usage/?rkey=1007&amp;q=Delphinus" TargetMode="External"/><Relationship Id="rId466" Type="http://schemas.openxmlformats.org/officeDocument/2006/relationships/hyperlink" Target="http://h03-dev-vm7/cgi-bin/eSpecies/quadkey/132320323113002/palist" TargetMode="External"/><Relationship Id="rId673" Type="http://schemas.openxmlformats.org/officeDocument/2006/relationships/hyperlink" Target="https://cloud.google.com/appengine/downloads" TargetMode="External"/><Relationship Id="rId880" Type="http://schemas.openxmlformats.org/officeDocument/2006/relationships/hyperlink" Target="https://pypi.python.org/packages/source/e/earthengine-api/" TargetMode="External"/><Relationship Id="rId1096" Type="http://schemas.openxmlformats.org/officeDocument/2006/relationships/image" Target="media/image140.png"/><Relationship Id="rId119" Type="http://schemas.openxmlformats.org/officeDocument/2006/relationships/hyperlink" Target="https://console.cloud.google.com/storage/browser/global-surface-water/downloads/" TargetMode="External"/><Relationship Id="rId326" Type="http://schemas.openxmlformats.org/officeDocument/2006/relationships/hyperlink" Target="http://mapservices.iucnredlist.org/ArcGIS/rest/services/Andrew/SpeciesWFS/MapServer/0/query?where=objectid%3E-1&amp;returnIdsOnly=true&amp;returnGeometry=false&amp;f=json" TargetMode="External"/><Relationship Id="rId533" Type="http://schemas.openxmlformats.org/officeDocument/2006/relationships/hyperlink" Target="https://github.com/andrewcottam/postgis_scripts/blob/master/roadless_create_validation_table.sql" TargetMode="External"/><Relationship Id="rId978" Type="http://schemas.openxmlformats.org/officeDocument/2006/relationships/hyperlink" Target="http://www.cloudera.com/content/cloudera/en/resources/library/productdemo/cloudera-manager-demo-cdh-deployment.html" TargetMode="External"/><Relationship Id="rId1163" Type="http://schemas.openxmlformats.org/officeDocument/2006/relationships/hyperlink" Target="https://wiki.appcelerator.org/display/guides2/Reverting+to+a+Previous+Version" TargetMode="External"/><Relationship Id="rId1370" Type="http://schemas.openxmlformats.org/officeDocument/2006/relationships/hyperlink" Target="http://webpy.org/static/web.py-0.37.tar.gz" TargetMode="External"/><Relationship Id="rId740" Type="http://schemas.openxmlformats.org/officeDocument/2006/relationships/image" Target="media/image73.png"/><Relationship Id="rId838" Type="http://schemas.openxmlformats.org/officeDocument/2006/relationships/hyperlink" Target="https://ee-api.appspot.com/b3ed5496bfdb08d734c4f3a28a8e172b" TargetMode="External"/><Relationship Id="rId1023" Type="http://schemas.openxmlformats.org/officeDocument/2006/relationships/hyperlink" Target="http://en.wikipedia.org/wiki/Sort_(Unix)" TargetMode="External"/><Relationship Id="rId1468" Type="http://schemas.openxmlformats.org/officeDocument/2006/relationships/oleObject" Target="embeddings/oleObject1.bin"/><Relationship Id="rId600" Type="http://schemas.openxmlformats.org/officeDocument/2006/relationships/hyperlink" Target="http://www.gbif.org/occurrence/search?GEOMETRY=116.488037+6.249776%2C116.488037+5.993070%2C116.735229+5.993070%2C116.735229+6.249776%2C116.488037+6.249776" TargetMode="External"/><Relationship Id="rId1230" Type="http://schemas.openxmlformats.org/officeDocument/2006/relationships/hyperlink" Target="http://your-server/geoserver/rest" TargetMode="External"/><Relationship Id="rId1328" Type="http://schemas.openxmlformats.org/officeDocument/2006/relationships/hyperlink" Target="https://github.com/mapbox/vt2geojson" TargetMode="External"/><Relationship Id="rId1535" Type="http://schemas.openxmlformats.org/officeDocument/2006/relationships/hyperlink" Target="https://github.com/andrewcottam/general" TargetMode="External"/><Relationship Id="rId905" Type="http://schemas.openxmlformats.org/officeDocument/2006/relationships/hyperlink" Target="https://groups.google.com/forum/"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s://www.swetswise.com/public/login.do" TargetMode="External"/><Relationship Id="rId183" Type="http://schemas.openxmlformats.org/officeDocument/2006/relationships/hyperlink" Target="http://graphics.stanford.edu/~seander/bithacks.html" TargetMode="External"/><Relationship Id="rId390" Type="http://schemas.openxmlformats.org/officeDocument/2006/relationships/hyperlink" Target="http://stackoverflow.com/questions/14440400/creating-a-video-using-opencv-2-4-0-in-python" TargetMode="External"/><Relationship Id="rId250" Type="http://schemas.openxmlformats.org/officeDocument/2006/relationships/hyperlink" Target="http://www.postgresql.org/docs/9.1/interactive/plpgsql-statements.html" TargetMode="External"/><Relationship Id="rId488" Type="http://schemas.openxmlformats.org/officeDocument/2006/relationships/hyperlink" Target="http://worldmap.harvard.edu/" TargetMode="External"/><Relationship Id="rId695" Type="http://schemas.openxmlformats.org/officeDocument/2006/relationships/hyperlink" Target="https://cloud.google.com/compute/docs/disks/gcs-buckets" TargetMode="External"/><Relationship Id="rId110" Type="http://schemas.openxmlformats.org/officeDocument/2006/relationships/hyperlink" Target="https://sentinel.esa.int/web/sentinel/technical-guides/sentinel-2-msi/level-1c/product-formatting" TargetMode="External"/><Relationship Id="rId348" Type="http://schemas.openxmlformats.org/officeDocument/2006/relationships/hyperlink" Target="mailto:speciescharisma2@yahoo.co.uk" TargetMode="External"/><Relationship Id="rId555"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2" Type="http://schemas.openxmlformats.org/officeDocument/2006/relationships/hyperlink" Target="https://github.com/andrewcottam/postgis_scripts/blob/master/water%20validation%20stratify%20by%20grid2.sql" TargetMode="External"/><Relationship Id="rId1185" Type="http://schemas.openxmlformats.org/officeDocument/2006/relationships/hyperlink" Target="https://docs.docker.com/engine/installation/linux/ubuntu/" TargetMode="External"/><Relationship Id="rId1392" Type="http://schemas.openxmlformats.org/officeDocument/2006/relationships/hyperlink" Target="https://community.c9.io/t/how-do-i-clear-up-disk-space-after-its-full/213/2" TargetMode="External"/><Relationship Id="rId208" Type="http://schemas.openxmlformats.org/officeDocument/2006/relationships/hyperlink" Target="http://avro.apache.org/docs/1.7.6/gettingstartedpython.html" TargetMode="External"/><Relationship Id="rId415" Type="http://schemas.openxmlformats.org/officeDocument/2006/relationships/hyperlink" Target="http://dopa-services.jrc.it/services/admin/populate_species_names_table" TargetMode="External"/><Relationship Id="rId622" Type="http://schemas.openxmlformats.org/officeDocument/2006/relationships/image" Target="media/image44.png"/><Relationship Id="rId1045" Type="http://schemas.openxmlformats.org/officeDocument/2006/relationships/hyperlink" Target="http://blog.cloudera.com/blog/2013/03/how-to-use-the-apache-hbase-rest-interface-part-1/" TargetMode="External"/><Relationship Id="rId1252" Type="http://schemas.openxmlformats.org/officeDocument/2006/relationships/hyperlink" Target="https://developer.mozilla.org/en/docs/Web/JavaScript/Reference/Global_Objects/Object/assign" TargetMode="External"/><Relationship Id="rId927" Type="http://schemas.openxmlformats.org/officeDocument/2006/relationships/hyperlink" Target="https://c.tiles.mapbox.com/v4/digitalglobe.nmmhkk79/10/501/467.png?access_token=pk.eyJ1IjoiZGlnaXRhbGdsb2JlIiwiYSI6ImNpbmJscnhhZTBudmp0cWx3MXI5bWt0djgifQ.9DibR63tG-LY6FvjDLhCXg" TargetMode="External"/><Relationship Id="rId1112" Type="http://schemas.openxmlformats.org/officeDocument/2006/relationships/hyperlink" Target="http://www.postgresql.org/docs/9.0/interactive/plpython-funcs.html" TargetMode="External"/><Relationship Id="rId1557" Type="http://schemas.openxmlformats.org/officeDocument/2006/relationships/hyperlink" Target="https://github.com/JazzCore/python-pdfkit/wiki/Using-wkhtmltopdf-without-X-server"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www.mapbox.com/vector-tiles/specification/" TargetMode="External"/><Relationship Id="rId1624" Type="http://schemas.openxmlformats.org/officeDocument/2006/relationships/hyperlink" Target="http://www.eea.europa.eu/data-and-maps/data/european-red-lists-2" TargetMode="External"/><Relationship Id="rId272" Type="http://schemas.openxmlformats.org/officeDocument/2006/relationships/hyperlink" Target="http://maps.iucnredlist.org/map.html?id=23061" TargetMode="External"/><Relationship Id="rId577" Type="http://schemas.openxmlformats.org/officeDocument/2006/relationships/hyperlink" Target="http://api.elsevier.com/content/serial/title?issn=00280836&amp;view=STANDARD&amp;apiKey=700793c78c8fb1d736eb7030bb874bda" TargetMode="External"/><Relationship Id="rId132" Type="http://schemas.openxmlformats.org/officeDocument/2006/relationships/hyperlink" Target="http://forums.arcgis.com/threads/59759-How-to-identify-feature-vertices-that-are-part-of-a-donut-hole-in-ArcGIS-10?highlight=arcpy+geometry+part" TargetMode="External"/><Relationship Id="rId784" Type="http://schemas.openxmlformats.org/officeDocument/2006/relationships/hyperlink" Target="file:///E:\cottaan\My%20Documents\github%20repos\test\mergeCSVFiles2.py" TargetMode="External"/><Relationship Id="rId991" Type="http://schemas.openxmlformats.org/officeDocument/2006/relationships/hyperlink" Target="http://resources.arcgis.com/en/help/arcobjects-net/componenthelp/index.html" TargetMode="External"/><Relationship Id="rId1067" Type="http://schemas.openxmlformats.org/officeDocument/2006/relationships/hyperlink" Target="http://stackoverflow.com/questions/28628975/cloudera-manager-cluster-configuration-getting-overriden" TargetMode="External"/><Relationship Id="rId437" Type="http://schemas.openxmlformats.org/officeDocument/2006/relationships/hyperlink" Target="http://h03-dev-vm7:8001/" TargetMode="External"/><Relationship Id="rId644" Type="http://schemas.openxmlformats.org/officeDocument/2006/relationships/hyperlink" Target="https://github.com/c9/templates" TargetMode="External"/><Relationship Id="rId851" Type="http://schemas.openxmlformats.org/officeDocument/2006/relationships/image" Target="media/image114.png"/><Relationship Id="rId1274" Type="http://schemas.openxmlformats.org/officeDocument/2006/relationships/hyperlink" Target="https://github.com/andrewcottam/eSpecies-Client-Demo/blob/master/scripts/geeResults.js" TargetMode="External"/><Relationship Id="rId1481" Type="http://schemas.openxmlformats.org/officeDocument/2006/relationships/hyperlink" Target="http://editor.openmaptiles.org/?style=https://rawgit.com/openmaptiles/positron-gl-style/master/style.json" TargetMode="External"/><Relationship Id="rId1579" Type="http://schemas.openxmlformats.org/officeDocument/2006/relationships/hyperlink" Target="https://myintracomm.ec.europa.eu/staff/EN/talent-management/recruitment/agents-selection/contract-agent/Pages/ami-2013.aspx?ln=en" TargetMode="External"/><Relationship Id="rId283" Type="http://schemas.openxmlformats.org/officeDocument/2006/relationships/hyperlink" Target="http://www.iucnredlist.org/details/9281/0" TargetMode="External"/><Relationship Id="rId490" Type="http://schemas.openxmlformats.org/officeDocument/2006/relationships/hyperlink" Target="http://www.helsinki.fi/bioscience/consplan/software/Zonation/index.html" TargetMode="External"/><Relationship Id="rId504"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711" Type="http://schemas.openxmlformats.org/officeDocument/2006/relationships/hyperlink" Target="https://cloud.google.com/storage/docs/gsutil/addlhelp/WorkingWithObjectMetadata" TargetMode="External"/><Relationship Id="rId949" Type="http://schemas.openxmlformats.org/officeDocument/2006/relationships/hyperlink" Target="http://www.paolocorti.net/2011/03/23/a-quick-look-at-the-wfs-gdal-driver/" TargetMode="External"/><Relationship Id="rId1134" Type="http://schemas.openxmlformats.org/officeDocument/2006/relationships/hyperlink" Target="http://pro.arcgis.com/en/pro-app/arcpy/get-started/what-is-conda.htm" TargetMode="External"/><Relationship Id="rId1341" Type="http://schemas.openxmlformats.org/officeDocument/2006/relationships/hyperlink" Target="https://groups.google.com/forum/?fromgroups=" TargetMode="External"/><Relationship Id="rId78" Type="http://schemas.openxmlformats.org/officeDocument/2006/relationships/hyperlink" Target="http://www.humansecurityindex.org/" TargetMode="External"/><Relationship Id="rId143" Type="http://schemas.openxmlformats.org/officeDocument/2006/relationships/hyperlink" Target="file:///\\NETMONDE2\qt_vol23\gisdata\MONDE_GEODB\data\Administrative_Units\GAUL_2014_2013_MIDYEAR\g2014_2013_2_mid.gdb\admin2" TargetMode="External"/><Relationship Id="rId350" Type="http://schemas.openxmlformats.org/officeDocument/2006/relationships/hyperlink" Target="mailto:speciescharisma7@gmail.com" TargetMode="External"/><Relationship Id="rId588" Type="http://schemas.openxmlformats.org/officeDocument/2006/relationships/hyperlink" Target="mailto:a.cottam@gmail.com" TargetMode="External"/><Relationship Id="rId795" Type="http://schemas.openxmlformats.org/officeDocument/2006/relationships/hyperlink" Target="https://raw.githubusercontent.com/andrewcottam/postgis_scripts/858267b453c834fe173efc7a35a6ceff6223987a/water_confusion_matrix_for_publication.sql" TargetMode="External"/><Relationship Id="rId809" Type="http://schemas.openxmlformats.org/officeDocument/2006/relationships/hyperlink" Target="https://ee-api.appspot.com/a90c7ad11dc079223d79eb11dd800c73" TargetMode="External"/><Relationship Id="rId1201" Type="http://schemas.openxmlformats.org/officeDocument/2006/relationships/hyperlink" Target="https://classroom.udacity.com/courses/ud730" TargetMode="External"/><Relationship Id="rId1439" Type="http://schemas.openxmlformats.org/officeDocument/2006/relationships/image" Target="media/image167.png"/><Relationship Id="rId1646" Type="http://schemas.openxmlformats.org/officeDocument/2006/relationships/fontTable" Target="fontTable.xm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upport.esri.com/en/knowledgebase/techarticles/detail/35380" TargetMode="External"/><Relationship Id="rId448" Type="http://schemas.openxmlformats.org/officeDocument/2006/relationships/hyperlink" Target="http://h03-dev-vm7/cgi-bin/eSpecies/species/map/17975" TargetMode="External"/><Relationship Id="rId655" Type="http://schemas.openxmlformats.org/officeDocument/2006/relationships/hyperlink" Target="https://python-blishten.c9users.io:8081/getValuesForPoint?sceneid=LANDSAT/LC8_L1T_TOA/LC81970502016195LGN00&amp;lng=-3.9785914394893998&amp;lat=14.570051011329882" TargetMode="External"/><Relationship Id="rId862" Type="http://schemas.openxmlformats.org/officeDocument/2006/relationships/image" Target="media/image119.png"/><Relationship Id="rId1078" Type="http://schemas.openxmlformats.org/officeDocument/2006/relationships/hyperlink" Target="http://hadoop-m2:8888/" TargetMode="External"/><Relationship Id="rId1285" Type="http://schemas.openxmlformats.org/officeDocument/2006/relationships/hyperlink" Target="http://dojotoolkit.org/documentation/tutorials/1.9/recipes/custom_widget/" TargetMode="External"/><Relationship Id="rId1492" Type="http://schemas.openxmlformats.org/officeDocument/2006/relationships/hyperlink" Target="https://www.mapbox.com/mapbox-gl-js/style-spec/" TargetMode="External"/><Relationship Id="rId1506" Type="http://schemas.openxmlformats.org/officeDocument/2006/relationships/image" Target="media/image176.png"/><Relationship Id="rId294" Type="http://schemas.openxmlformats.org/officeDocument/2006/relationships/hyperlink" Target="http://79.125.16.106/ArcGIS/rest/services/Andrew/SpeciesWFSLatLong/MapServer/0/29539" TargetMode="External"/><Relationship Id="rId308" Type="http://schemas.openxmlformats.org/officeDocument/2006/relationships/image" Target="media/image30.png"/><Relationship Id="rId515" Type="http://schemas.openxmlformats.org/officeDocument/2006/relationships/image" Target="media/image42.png"/><Relationship Id="rId722" Type="http://schemas.openxmlformats.org/officeDocument/2006/relationships/hyperlink" Target="http://landsat.usgs.gov/L8QualityAssessmentBand.php" TargetMode="External"/><Relationship Id="rId1145" Type="http://schemas.openxmlformats.org/officeDocument/2006/relationships/hyperlink" Target="file:///\\ArcGIS\\Desktop10.3\\ArcToolBox\\Scripts" TargetMode="External"/><Relationship Id="rId1352" Type="http://schemas.openxmlformats.org/officeDocument/2006/relationships/hyperlink" Target="https://github.com/mapbox/mapbox-sdk-py/blob/master/docs/uploads.md" TargetMode="External"/><Relationship Id="rId89" Type="http://schemas.openxmlformats.org/officeDocument/2006/relationships/hyperlink" Target="http://earthexplorer.usgs.gov/" TargetMode="External"/><Relationship Id="rId154" Type="http://schemas.openxmlformats.org/officeDocument/2006/relationships/hyperlink" Target="http://help.arcgis.com/en/arcgisdesktop/10.0/help/index.html" TargetMode="External"/><Relationship Id="rId361"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9" Type="http://schemas.openxmlformats.org/officeDocument/2006/relationships/hyperlink" Target="http://www.gbif.org/developer/summary" TargetMode="External"/><Relationship Id="rId1005" Type="http://schemas.openxmlformats.org/officeDocument/2006/relationships/hyperlink" Target="https://blog.cloudera.com/blog/2014/02/migrating-from-hive-cli-to-beeline-a-primer/" TargetMode="External"/><Relationship Id="rId1212" Type="http://schemas.openxmlformats.org/officeDocument/2006/relationships/hyperlink" Target="http://172.17.0.6:8081" TargetMode="External"/><Relationship Id="rId459" Type="http://schemas.openxmlformats.org/officeDocument/2006/relationships/hyperlink" Target="http://h03-dev-vm7/cgi-bin/eSpecies/bbox/25728,16008,27776,17032/speciescount" TargetMode="External"/><Relationship Id="rId666" Type="http://schemas.openxmlformats.org/officeDocument/2006/relationships/hyperlink" Target="https://cloud.google.com/sdk/" TargetMode="External"/><Relationship Id="rId873" Type="http://schemas.openxmlformats.org/officeDocument/2006/relationships/image" Target="media/image123.png"/><Relationship Id="rId1089" Type="http://schemas.openxmlformats.org/officeDocument/2006/relationships/hyperlink" Target="http://sqoop.apache.org/docs/1.4.5/index.html" TargetMode="External"/><Relationship Id="rId1296" Type="http://schemas.openxmlformats.org/officeDocument/2006/relationships/hyperlink" Target="https://github.com/mapbox/mapbox-gl-leaflet" TargetMode="External"/><Relationship Id="rId1517" Type="http://schemas.openxmlformats.org/officeDocument/2006/relationships/hyperlink" Target="file:///C:\Users\cottaan\AppData\Roaming\Microsoft\Word\http%20and%20ssh"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resql.org/docs/8.4/interactive/functions-admin.html" TargetMode="External"/><Relationship Id="rId319" Type="http://schemas.openxmlformats.org/officeDocument/2006/relationships/hyperlink" Target="http://www.postgresql.org/docs/9.1/static/plpgsql-control-structures.html" TargetMode="External"/><Relationship Id="rId526" Type="http://schemas.openxmlformats.org/officeDocument/2006/relationships/hyperlink" Target="http://serverapi.arcgisonline.com/jsapi/arcgis/3.4/js/dojo/dijit/form/Select.js" TargetMode="External"/><Relationship Id="rId1156"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63" Type="http://schemas.openxmlformats.org/officeDocument/2006/relationships/hyperlink" Target="http://toblerity.org/shapely/manual.html" TargetMode="External"/><Relationship Id="rId733" Type="http://schemas.openxmlformats.org/officeDocument/2006/relationships/hyperlink" Target="http://imagecolorpicker.com/" TargetMode="External"/><Relationship Id="rId940" Type="http://schemas.openxmlformats.org/officeDocument/2006/relationships/image" Target="media/image136.png"/><Relationship Id="rId1016" Type="http://schemas.openxmlformats.org/officeDocument/2006/relationships/hyperlink" Target="https://github.com/Esri/spatial-framework-for-hadoop/wiki/JSON-Formats" TargetMode="External"/><Relationship Id="rId1570" Type="http://schemas.openxmlformats.org/officeDocument/2006/relationships/hyperlink" Target="http://www.onezoom.org/mammals.htm" TargetMode="External"/><Relationship Id="rId165" Type="http://schemas.openxmlformats.org/officeDocument/2006/relationships/hyperlink" Target="http://stackoverflow.com/questions/4405083/my-python-for-loop-is-causing-a-memoryerror-how-can-i-optimize-this" TargetMode="External"/><Relationship Id="rId372" Type="http://schemas.openxmlformats.org/officeDocument/2006/relationships/image" Target="media/image35.jpeg"/><Relationship Id="rId677" Type="http://schemas.openxmlformats.org/officeDocument/2006/relationships/hyperlink" Target="https://github.com/google/earthengine-api" TargetMode="External"/><Relationship Id="rId800" Type="http://schemas.openxmlformats.org/officeDocument/2006/relationships/image" Target="media/image89.png"/><Relationship Id="rId1223" Type="http://schemas.openxmlformats.org/officeDocument/2006/relationships/hyperlink" Target="http://docs.geoserver.org/latest/en/user/installation/war.html" TargetMode="External"/><Relationship Id="rId1430" Type="http://schemas.openxmlformats.org/officeDocument/2006/relationships/hyperlink" Target="https://www.openstreetmap.org/way/339595997" TargetMode="External"/><Relationship Id="rId1528" Type="http://schemas.openxmlformats.org/officeDocument/2006/relationships/hyperlink" Target="https://github.com/SitePen/dgrid.git" TargetMode="External"/><Relationship Id="rId232" Type="http://schemas.openxmlformats.org/officeDocument/2006/relationships/hyperlink" Target="http://www.monetdb.org/" TargetMode="External"/><Relationship Id="rId884" Type="http://schemas.openxmlformats.org/officeDocument/2006/relationships/hyperlink" Target="https://developers.google.com/earth-engine/python_install"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file:///E:\cottaan\Documents\GitHub\general\general\fme_scripts\roadless_s_america_csv_to_fusion_table.fmw" TargetMode="External"/><Relationship Id="rId744" Type="http://schemas.openxmlformats.org/officeDocument/2006/relationships/image" Target="media/image77.png"/><Relationship Id="rId951" Type="http://schemas.openxmlformats.org/officeDocument/2006/relationships/hyperlink" Target="http://help.arcgis.com/en/arcgisdesktop/10.0/help/003r/pdf/projected_coordinate_systems.pdf" TargetMode="External"/><Relationship Id="rId1167" Type="http://schemas.openxmlformats.org/officeDocument/2006/relationships/hyperlink" Target="http://stackoverflow.com/questions/11118070/buiding-hadoop-with-eclipse-maven-missing-artifact-jdk-toolsjdk-toolsjar1" TargetMode="External"/><Relationship Id="rId1374" Type="http://schemas.openxmlformats.org/officeDocument/2006/relationships/hyperlink" Target="https://pip.pypa.io/en/latest/installing.html" TargetMode="External"/><Relationship Id="rId1581" Type="http://schemas.openxmlformats.org/officeDocument/2006/relationships/hyperlink" Target="http://wab.jrc.cec.eu.int/vcs/" TargetMode="External"/><Relationship Id="rId80" Type="http://schemas.openxmlformats.org/officeDocument/2006/relationships/hyperlink" Target="http://www.intactforests.org/data.ifl.html" TargetMode="External"/><Relationship Id="rId176" Type="http://schemas.openxmlformats.org/officeDocument/2006/relationships/hyperlink" Target="http://79.125.16.106/ArcGIS/rest/services/Andrew/eSpeciesPilot/MapServer/1/query?where=quadkey%3D%27132320330232012%27" TargetMode="External"/><Relationship Id="rId383" Type="http://schemas.openxmlformats.org/officeDocument/2006/relationships/hyperlink" Target="file:///\\NETMONDE2\qt_vol23\gisdata\nelsoan\wdr2009\data" TargetMode="External"/><Relationship Id="rId590"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604" Type="http://schemas.openxmlformats.org/officeDocument/2006/relationships/hyperlink" Target="http://api.gbif.org/v0.9/species/search?q=Argusianus%20argus&amp;datasetKey=d7dddbf4-2cf0-4f39-9b2a-bb099caae36c" TargetMode="External"/><Relationship Id="rId811" Type="http://schemas.openxmlformats.org/officeDocument/2006/relationships/hyperlink" Target="http://landsat.usgs.gov/calibration_notices.php" TargetMode="External"/><Relationship Id="rId1027" Type="http://schemas.openxmlformats.org/officeDocument/2006/relationships/hyperlink" Target="https://github.com/willtemperley/hadoop-client-template" TargetMode="External"/><Relationship Id="rId123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41" Type="http://schemas.openxmlformats.org/officeDocument/2006/relationships/hyperlink" Target="https://openmaptiles.com/hosting/?_ga=1.63191535.1515454038.1485937221" TargetMode="External"/><Relationship Id="rId243" Type="http://schemas.openxmlformats.org/officeDocument/2006/relationships/hyperlink" Target="https://github.com/andrewcottam/apache-hive-files/blob/6b4a0662a49385595d7f9db6807daa71afcc1876/species_preprocessing_working.sql" TargetMode="External"/><Relationship Id="rId450" Type="http://schemas.openxmlformats.org/officeDocument/2006/relationships/hyperlink" Target="http://h03-dev-vm7/cgi-bin/eSpecies/pa/map/785" TargetMode="External"/><Relationship Id="rId688"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95" Type="http://schemas.openxmlformats.org/officeDocument/2006/relationships/hyperlink" Target="https://sites.google.com/site/earthengineapidocs/javascript-api/javascript-developers-guide/image-methods" TargetMode="External"/><Relationship Id="rId909" Type="http://schemas.openxmlformats.org/officeDocument/2006/relationships/hyperlink" Target="https://earthengine.googlesource.com/" TargetMode="External"/><Relationship Id="rId1080" Type="http://schemas.openxmlformats.org/officeDocument/2006/relationships/hyperlink" Target="http://www.cloudera.com/documentation/enterprise/release-notes/topics/cdh_vd_cdh_package_tarball_57.html" TargetMode="External"/><Relationship Id="rId1301" Type="http://schemas.openxmlformats.org/officeDocument/2006/relationships/hyperlink" Target="https://github.com/Leaflet/Leaflet.VectorGrid" TargetMode="External"/><Relationship Id="rId1539" Type="http://schemas.openxmlformats.org/officeDocument/2006/relationships/hyperlink" Target="https://help.github.com/articles/securing-your-github-pages-site-with-https/"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earth.esa.int/web/sentinel/sentinel-2-msi-wiki" TargetMode="External"/><Relationship Id="rId310" Type="http://schemas.openxmlformats.org/officeDocument/2006/relationships/hyperlink" Target="http://79.125.16.106/iucn/mapper/index.html?ID_NO=133525" TargetMode="External"/><Relationship Id="rId548"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5" Type="http://schemas.openxmlformats.org/officeDocument/2006/relationships/hyperlink" Target="https://github.com/andrewcottam/postgis_scripts/commit/520b7298b9e289911def4a962708b335902de064" TargetMode="External"/><Relationship Id="rId962" Type="http://schemas.openxmlformats.org/officeDocument/2006/relationships/hyperlink" Target="http://www.cloudera.com/content/cloudera/en/resources/library/training/dissecting-the-apache-hadoop-stack-2-of-6.html" TargetMode="External"/><Relationship Id="rId1178" Type="http://schemas.openxmlformats.org/officeDocument/2006/relationships/hyperlink" Target="https://localhost:8443/" TargetMode="External"/><Relationship Id="rId1385" Type="http://schemas.openxmlformats.org/officeDocument/2006/relationships/hyperlink" Target="httpd:%20premature%20connection%20close" TargetMode="External"/><Relationship Id="rId1592" Type="http://schemas.openxmlformats.org/officeDocument/2006/relationships/hyperlink" Target="http://serverfault.com/questions/309357/ping-a-specific-port" TargetMode="External"/><Relationship Id="rId1606" Type="http://schemas.openxmlformats.org/officeDocument/2006/relationships/hyperlink" Target="http://www.cc.cec/dgintranet/jrc/intranet/km/pubsy/documents/eur_22191_en.pdf" TargetMode="External"/><Relationship Id="rId91" Type="http://schemas.openxmlformats.org/officeDocument/2006/relationships/hyperlink" Target="http://www.mapbox.com/blog/putting-landsat-8-bands-to-work/" TargetMode="External"/><Relationship Id="rId187" Type="http://schemas.openxmlformats.org/officeDocument/2006/relationships/hyperlink" Target="http://www.maptiler.org/google-maps-coordinates-tile-bounds-projection/%20" TargetMode="External"/><Relationship Id="rId394" Type="http://schemas.openxmlformats.org/officeDocument/2006/relationships/hyperlink" Target="http://pypi.python.org/pypi/flup/1.0.2" TargetMode="External"/><Relationship Id="rId408" Type="http://schemas.openxmlformats.org/officeDocument/2006/relationships/hyperlink" Target="http://...api/person-by-id/1/pets" TargetMode="External"/><Relationship Id="rId615" Type="http://schemas.openxmlformats.org/officeDocument/2006/relationships/hyperlink" Target="https://github.com/andrewcottam/SpeciesCharismaIndex/blob/master/redListClient.py" TargetMode="External"/><Relationship Id="rId822" Type="http://schemas.openxmlformats.org/officeDocument/2006/relationships/hyperlink" Target="https://code.earthengine.google.com/24d1de0e3559340c316eb7f9967ac92c" TargetMode="External"/><Relationship Id="rId1038" Type="http://schemas.openxmlformats.org/officeDocument/2006/relationships/hyperlink" Target="http://blog.cloudera.com/blog/2013/04/how-scaling-really-works-in-apache-hbase/" TargetMode="External"/><Relationship Id="rId1245" Type="http://schemas.openxmlformats.org/officeDocument/2006/relationships/hyperlink" Target="http://docs.oracle.com/javase/7/docs/webnotes/install/windows/jdk-installation-windows.html" TargetMode="External"/><Relationship Id="rId1452" Type="http://schemas.openxmlformats.org/officeDocument/2006/relationships/hyperlink" Target="https://www.mapbox.com/vector-tiles/mapbox-streets-v7/" TargetMode="External"/><Relationship Id="rId254" Type="http://schemas.openxmlformats.org/officeDocument/2006/relationships/hyperlink" Target="http://www.reuters.com/article/2011/11/16/us-eu-biofuels-species-idUSTRE7AF1ZH20111116" TargetMode="External"/><Relationship Id="rId699" Type="http://schemas.openxmlformats.org/officeDocument/2006/relationships/hyperlink" Target="https://raw.githubusercontent.com/andrewcottam/python-rest-server/master/scripts/database_objects.sql" TargetMode="External"/><Relationship Id="rId1091" Type="http://schemas.openxmlformats.org/officeDocument/2006/relationships/hyperlink" Target="https://cwiki.apache.org/confluence/display/Hive/LanguageManual+Explain" TargetMode="External"/><Relationship Id="rId1105" Type="http://schemas.openxmlformats.org/officeDocument/2006/relationships/hyperlink" Target="http://www.slideshare.net/Hadoop_Summit/grailer-hochmuth-june27515pmroom212v3" TargetMode="External"/><Relationship Id="rId1312" Type="http://schemas.openxmlformats.org/officeDocument/2006/relationships/image" Target="media/image152.png"/><Relationship Id="rId49" Type="http://schemas.openxmlformats.org/officeDocument/2006/relationships/hyperlink" Target="https://github.com/mdoering/backbone" TargetMode="External"/><Relationship Id="rId114" Type="http://schemas.openxmlformats.org/officeDocument/2006/relationships/hyperlink" Target="https://console.cloud.google.com/storage/browser/global-surface-water/maptiles/" TargetMode="External"/><Relationship Id="rId461" Type="http://schemas.openxmlformats.org/officeDocument/2006/relationships/hyperlink" Target="http://h03-dev-vm7/cgi-bin/eSpecies/bbox/25728,16008,27776,17032/pacount" TargetMode="External"/><Relationship Id="rId559" Type="http://schemas.openxmlformats.org/officeDocument/2006/relationships/hyperlink" Target="http://dopa-services.jrc.it/services/ecasLogout" TargetMode="External"/><Relationship Id="rId766" Type="http://schemas.openxmlformats.org/officeDocument/2006/relationships/image" Target="media/image86.png"/><Relationship Id="rId1189" Type="http://schemas.openxmlformats.org/officeDocument/2006/relationships/hyperlink" Target="https://wolfscie.wordpress.com/2016/04/01/home-directory-in-jupyter/" TargetMode="External"/><Relationship Id="rId1396" Type="http://schemas.openxmlformats.org/officeDocument/2006/relationships/hyperlink" Target="https://www.digitalocean.com/community/tutorials/how-to-install-and-configure-mod_deflate-on-ubuntu-14-04" TargetMode="External"/><Relationship Id="rId1617" Type="http://schemas.openxmlformats.org/officeDocument/2006/relationships/hyperlink" Target="http://mapservices.iucnredlist.org/arcgis/manager" TargetMode="External"/><Relationship Id="rId198" Type="http://schemas.openxmlformats.org/officeDocument/2006/relationships/image" Target="media/image18.jpeg"/><Relationship Id="rId321" Type="http://schemas.openxmlformats.org/officeDocument/2006/relationships/hyperlink" Target="https://github.com/andrewcottam/eSpecies-Preprocessing-Scripts/commit/4170df21497d0726e6a1f04fc2e454545380c243" TargetMode="External"/><Relationship Id="rId419" Type="http://schemas.openxmlformats.org/officeDocument/2006/relationships/hyperlink" Target="http://sourceforge.net/projects/scipy/files/scipy/0.10.0b2/scipy-0.10.0b2-win32-superpack-python2.6.exe/download" TargetMode="External"/><Relationship Id="rId626" Type="http://schemas.openxmlformats.org/officeDocument/2006/relationships/hyperlink" Target="http://docs.geoserver.org/latest/en/user/production/container.html" TargetMode="External"/><Relationship Id="rId973" Type="http://schemas.openxmlformats.org/officeDocument/2006/relationships/hyperlink" Target="http://www.youtube.com/watch?v=_HLoH_PgrLk" TargetMode="External"/><Relationship Id="rId1049" Type="http://schemas.openxmlformats.org/officeDocument/2006/relationships/hyperlink" Target="https://cwiki.apache.org/confluence/display/Hive/Home" TargetMode="External"/><Relationship Id="rId1256" Type="http://schemas.openxmlformats.org/officeDocument/2006/relationships/hyperlink" Target="http://www.sitepen.com/blog/2010/07/12/dive-into-dijit/" TargetMode="External"/><Relationship Id="rId833" Type="http://schemas.openxmlformats.org/officeDocument/2006/relationships/hyperlink" Target="http://www.google.com/earth/outreach/tutorials/eartheng_gettingstarted.html" TargetMode="External"/><Relationship Id="rId1116" Type="http://schemas.openxmlformats.org/officeDocument/2006/relationships/hyperlink" Target="http://www.postgresql.org/docs/9.0/static/ddl-partitioning.html" TargetMode="External"/><Relationship Id="rId1463" Type="http://schemas.openxmlformats.org/officeDocument/2006/relationships/hyperlink" Target="https://mapzen.com/tangram/view/?scene=https://mapzen.com/api/scenes/43045/224/resources/basic.yaml" TargetMode="External"/><Relationship Id="rId265" Type="http://schemas.openxmlformats.org/officeDocument/2006/relationships/image" Target="media/image26.jpeg"/><Relationship Id="rId472" Type="http://schemas.openxmlformats.org/officeDocument/2006/relationships/hyperlink" Target="https://github.com/andrewcottam/leaflet_map" TargetMode="External"/><Relationship Id="rId900" Type="http://schemas.openxmlformats.org/officeDocument/2006/relationships/hyperlink" Target="https://github.com/andrewcottam/water_detection_python_scripts/blob/38f56249cb30e4c594790b3b2cf3a46aa2dca840/getGeePixelValues.py" TargetMode="External"/><Relationship Id="rId1323" Type="http://schemas.openxmlformats.org/officeDocument/2006/relationships/hyperlink" Target="https://gis.stackexchange.com/questions/243460/turf-js-union-with-array-of-features" TargetMode="External"/><Relationship Id="rId1530" Type="http://schemas.openxmlformats.org/officeDocument/2006/relationships/hyperlink" Target="http://git-scm.com/book/en/Git-Branching-Basic-Branching-and-Merging" TargetMode="External"/><Relationship Id="rId1628" Type="http://schemas.openxmlformats.org/officeDocument/2006/relationships/hyperlink" Target="http://help.arcgis.com/en/arcgisdesktop/10.0/help/index.html" TargetMode="External"/><Relationship Id="rId125" Type="http://schemas.openxmlformats.org/officeDocument/2006/relationships/hyperlink" Target="https://storage.googleapis.com/support-kms-prod/57E913590B6A12FED962C112597B54F99DA7" TargetMode="External"/><Relationship Id="rId332" Type="http://schemas.openxmlformats.org/officeDocument/2006/relationships/hyperlink" Target="http://www.bipindicators.net/LinkClick.aspx?fileticket=mwBhHUC8Qnk%3d&amp;tabid=305&amp;mid=3295" TargetMode="External"/><Relationship Id="rId777" Type="http://schemas.openxmlformats.org/officeDocument/2006/relationships/hyperlink" Target="https://github.com/andrewcottam/ArcGIS-Geoprocessing-Scripts/blob/master/src/UpdateWaterClass.py" TargetMode="External"/><Relationship Id="rId984" Type="http://schemas.openxmlformats.org/officeDocument/2006/relationships/hyperlink" Target="http://www.cloudera.com/content/cloudera/en/downloads/quickstart_vms/cdh-5-2-x.html" TargetMode="External"/><Relationship Id="rId637" Type="http://schemas.openxmlformats.org/officeDocument/2006/relationships/image" Target="media/image47.png"/><Relationship Id="rId844" Type="http://schemas.openxmlformats.org/officeDocument/2006/relationships/hyperlink" Target="https://github.com/andrewcottam/water_detection_python_scripts/blob/c4f80fbf2c1a2b0c7d1fcbaaa2e5f87a5f65bc74/getGeePixelValues.py" TargetMode="External"/><Relationship Id="rId1267" Type="http://schemas.openxmlformats.org/officeDocument/2006/relationships/hyperlink" Target="http://download.dojotoolkit.org/release-1.8.4/dojo-release-1.8.4-src.zip" TargetMode="External"/><Relationship Id="rId1474" Type="http://schemas.openxmlformats.org/officeDocument/2006/relationships/hyperlink" Target="https://wiki.gentoo.org/wiki/Knowledge_Base:No_space_left_on_device_while_there_is_plenty_of_space_available" TargetMode="External"/><Relationship Id="rId276" Type="http://schemas.openxmlformats.org/officeDocument/2006/relationships/hyperlink" Target="http://maps.iucnredlist.org/map.html?id=178811" TargetMode="External"/><Relationship Id="rId483" Type="http://schemas.openxmlformats.org/officeDocument/2006/relationships/hyperlink" Target="https://github.com/Esri/node-geoservices-adaptor" TargetMode="External"/><Relationship Id="rId690" Type="http://schemas.openxmlformats.org/officeDocument/2006/relationships/hyperlink" Target="https://cloud.google.com/appengine/docs/standard/python/config/appref" TargetMode="External"/><Relationship Id="rId704" Type="http://schemas.openxmlformats.org/officeDocument/2006/relationships/hyperlink" Target="https://cloud.google.com/storage/docs/json_api/v1/libraries" TargetMode="External"/><Relationship Id="rId911" Type="http://schemas.openxmlformats.org/officeDocument/2006/relationships/hyperlink" Target="https://code.earthengine.google.com/1ad3642bf80454684a7811d0a2d44935" TargetMode="External"/><Relationship Id="rId1127" Type="http://schemas.openxmlformats.org/officeDocument/2006/relationships/hyperlink" Target="http://resources.arcgis.com/en/help/main/10.2/" TargetMode="External"/><Relationship Id="rId1334" Type="http://schemas.openxmlformats.org/officeDocument/2006/relationships/hyperlink" Target="http://dontkry.com/posts/code/using-npm-on-the-client-side.html" TargetMode="External"/><Relationship Id="rId1541" Type="http://schemas.openxmlformats.org/officeDocument/2006/relationships/hyperlink" Target="https://github.com/ghislainv/deforestprob/blob/master/docs/index.html" TargetMode="External"/><Relationship Id="rId40" Type="http://schemas.openxmlformats.org/officeDocument/2006/relationships/image" Target="media/image4.png"/><Relationship Id="rId136" Type="http://schemas.openxmlformats.org/officeDocument/2006/relationships/image" Target="media/image12.jpeg"/><Relationship Id="rId343" Type="http://schemas.openxmlformats.org/officeDocument/2006/relationships/hyperlink" Target="mailto:spechar7@hotmail.com" TargetMode="External"/><Relationship Id="rId550" Type="http://schemas.openxmlformats.org/officeDocument/2006/relationships/hyperlink" Target="http://ehabitat-wps.jrc.ec.europa.eu/eSpecies/speciesValidator.html?wdpaid=785" TargetMode="External"/><Relationship Id="rId788" Type="http://schemas.openxmlformats.org/officeDocument/2006/relationships/hyperlink" Target="https://github.com/andrewcottam/postgis_scripts/blob/6934bd9b0f3e2f8a7f3c5fa8f1000abf856378de/water_validation_create_points_for_validation.sql" TargetMode="External"/><Relationship Id="rId995" Type="http://schemas.openxmlformats.org/officeDocument/2006/relationships/hyperlink" Target="http://blog.cloudera.com/blog/2013/01/a-guide-to-python-frameworks-for-hadoop/" TargetMode="External"/><Relationship Id="rId1180" Type="http://schemas.openxmlformats.org/officeDocument/2006/relationships/hyperlink" Target="http://help.eclipse.org/mars/index.jsp" TargetMode="External"/><Relationship Id="rId1401" Type="http://schemas.openxmlformats.org/officeDocument/2006/relationships/hyperlink" Target="https://stackoverflow.com/questions/7337724/how-to-check-whether-mod-rewrite-is-enable-on-server" TargetMode="External"/><Relationship Id="rId1639" Type="http://schemas.openxmlformats.org/officeDocument/2006/relationships/hyperlink" Target="mailto:a.cottam@gmail.com" TargetMode="External"/><Relationship Id="rId203" Type="http://schemas.openxmlformats.org/officeDocument/2006/relationships/hyperlink" Target="file:///E:\cottaan\My%20Documents\My%20FME%20Workspaces\ibex_species2.fmw" TargetMode="External"/><Relationship Id="rId648" Type="http://schemas.openxmlformats.org/officeDocument/2006/relationships/hyperlink" Target="https://cloud.google.com/container-optimized-os/docs/" TargetMode="External"/><Relationship Id="rId855" Type="http://schemas.openxmlformats.org/officeDocument/2006/relationships/hyperlink" Target="http://www.esri.com/news/arcuser/0111/geodesic.html" TargetMode="External"/><Relationship Id="rId1040" Type="http://schemas.openxmlformats.org/officeDocument/2006/relationships/hyperlink" Target="http://h05-nn01.jrc.it/" TargetMode="External"/><Relationship Id="rId1278" Type="http://schemas.openxmlformats.org/officeDocument/2006/relationships/hyperlink" Target="http://www.sitepen.com/blog/2012/05/03/css-styling-of-dgrid/" TargetMode="External"/><Relationship Id="rId1485" Type="http://schemas.openxmlformats.org/officeDocument/2006/relationships/hyperlink" Target="https://web-apps-blishten.c9users.io/tilemaker/bern_tiles/13/4265/2883.pbf" TargetMode="External"/><Relationship Id="rId287"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xml" TargetMode="External"/><Relationship Id="rId494" Type="http://schemas.openxmlformats.org/officeDocument/2006/relationships/hyperlink" Target="http://www.protectedplanet.net/" TargetMode="External"/><Relationship Id="rId508" Type="http://schemas.openxmlformats.org/officeDocument/2006/relationships/hyperlink" Target="http://help.arcgis.com/en/webapi/javascript/arcgis/help/jshelp_start.htm" TargetMode="External"/><Relationship Id="rId715" Type="http://schemas.openxmlformats.org/officeDocument/2006/relationships/hyperlink" Target="https://cloud.google.com/ml-engine/docs/technical-overview" TargetMode="External"/><Relationship Id="rId922" Type="http://schemas.openxmlformats.org/officeDocument/2006/relationships/hyperlink" Target="https://andrewcottam.cartodb.com/api/v2/sql?q=select%20name,ST_AsGeoJSON(the_geom)%20as%20the_geom%20from%20countries%20where%20iso3='MYS'" TargetMode="External"/><Relationship Id="rId1138" Type="http://schemas.openxmlformats.org/officeDocument/2006/relationships/hyperlink" Target="http://blogs.esri.com/esri/arcgis/2012/06/08/using-a-binning-technique-for-point-based-multiscale-web-maps/" TargetMode="External"/><Relationship Id="rId1345" Type="http://schemas.openxmlformats.org/officeDocument/2006/relationships/hyperlink" Target="http://www.saddi.com/software/flup/dist/flup-1.0.2.tar.gz" TargetMode="External"/><Relationship Id="rId1552" Type="http://schemas.openxmlformats.org/officeDocument/2006/relationships/hyperlink" Target="http://s-jrciprvm-svn001p.jrc.org:8080/svn/h03-monde-repo/" TargetMode="External"/><Relationship Id="rId147" Type="http://schemas.openxmlformats.org/officeDocument/2006/relationships/hyperlink" Target="https://github.com/andrewcottam/ArcGIS-Geoprocessing-Scripts/blob/master/src/JRC%20Toolbox.pyt" TargetMode="External"/><Relationship Id="rId354" Type="http://schemas.openxmlformats.org/officeDocument/2006/relationships/hyperlink" Target="http://api.flickr.com/services/rest/?method=flickr.photos.search&amp;api_key=17352b70ecdf3df39844924cb19882b1&amp;text=Hippocampus+hippocampus&amp;page=1&amp;format=json&amp;nojsoncallback=1" TargetMode="External"/><Relationship Id="rId799" Type="http://schemas.openxmlformats.org/officeDocument/2006/relationships/hyperlink" Target="file:///E:\cottaan\My%20Documents\github%20repos\test\mergeCSVFiles3.py" TargetMode="External"/><Relationship Id="rId1191" Type="http://schemas.openxmlformats.org/officeDocument/2006/relationships/hyperlink" Target="http://jupyter-notebook.readthedocs.io/en/latest/examples/Notebook/Working%20With%20Markdown%20Cells.html" TargetMode="External"/><Relationship Id="rId1205" Type="http://schemas.openxmlformats.org/officeDocument/2006/relationships/hyperlink" Target="https://github.com/MaxKHK/Udacity_DeepLearningAssignments/blob/master/Assignment1/1_notmnist.ipynb"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mailto:a.cottam@gmail.com" TargetMode="External"/><Relationship Id="rId659" Type="http://schemas.openxmlformats.org/officeDocument/2006/relationships/image" Target="media/image51.png"/><Relationship Id="rId866" Type="http://schemas.openxmlformats.org/officeDocument/2006/relationships/image" Target="media/image122.png"/><Relationship Id="rId1289" Type="http://schemas.openxmlformats.org/officeDocument/2006/relationships/hyperlink" Target="http://developers.arcgis.com/en/javascript/sandbox/sandbox.html" TargetMode="External"/><Relationship Id="rId1412" Type="http://schemas.openxmlformats.org/officeDocument/2006/relationships/hyperlink" Target="http://markdalgleish.com/projects/fathom/" TargetMode="External"/><Relationship Id="rId1496" Type="http://schemas.openxmlformats.org/officeDocument/2006/relationships/hyperlink" Target="http://www.makeuseof.com/tag/download-windows-xp-for-free-and-legally-straight-from-microsoft-si/" TargetMode="External"/><Relationship Id="rId214" Type="http://schemas.openxmlformats.org/officeDocument/2006/relationships/hyperlink" Target="https://developers.arcgis.com/en/downloads/" TargetMode="External"/><Relationship Id="rId298" Type="http://schemas.openxmlformats.org/officeDocument/2006/relationships/hyperlink" Target="http://blogs.esri.com/esri/arcgis/2009/05/06/about-geographic-transformations-and-how-to-choose-the-right-one/" TargetMode="External"/><Relationship Id="rId421" Type="http://schemas.openxmlformats.org/officeDocument/2006/relationships/hyperlink" Target="http://sourceforge.net/projects/numpy/files/NumPy/1.5.1/numpy-1.5.1-win32-superpack-python2.6.exe/download" TargetMode="External"/><Relationship Id="rId519" Type="http://schemas.openxmlformats.org/officeDocument/2006/relationships/hyperlink" Target="http://wiki.appcelerator.org/display/tis/Migrating+from+Aptana+Studio+2+to+Aptana+Studio+3" TargetMode="External"/><Relationship Id="rId1051" Type="http://schemas.openxmlformats.org/officeDocument/2006/relationships/hyperlink" Target="http://blog.cloudera.com/blog/2010/06/integrating-hive-and-hbase/" TargetMode="External"/><Relationship Id="rId1149" Type="http://schemas.openxmlformats.org/officeDocument/2006/relationships/hyperlink" Target="http://help.arcgis.com/en/arcgisdesktop/10.0/help/index.html" TargetMode="External"/><Relationship Id="rId1356" Type="http://schemas.openxmlformats.org/officeDocument/2006/relationships/hyperlink" Target="https://pypi.python.org/packages/source/o/ordereddict/ordereddict-1.1.tar.gz" TargetMode="External"/><Relationship Id="rId158" Type="http://schemas.openxmlformats.org/officeDocument/2006/relationships/hyperlink" Target="http://pythongisandstuff.wordpress.com/2011/07/07/installing-gdal-and-ogr-for-python-on-windows/" TargetMode="External"/><Relationship Id="rId726" Type="http://schemas.openxmlformats.org/officeDocument/2006/relationships/image" Target="media/image65.png"/><Relationship Id="rId933" Type="http://schemas.openxmlformats.org/officeDocument/2006/relationships/hyperlink" Target="mailto:a.cottam@gmail.com" TargetMode="External"/><Relationship Id="rId1009" Type="http://schemas.openxmlformats.org/officeDocument/2006/relationships/hyperlink" Target="http://developer.yahoo.com/hadoop/tutorial/module2.html" TargetMode="External"/><Relationship Id="rId1563" Type="http://schemas.openxmlformats.org/officeDocument/2006/relationships/hyperlink" Target="http://vbrant.eu/" TargetMode="External"/><Relationship Id="rId62" Type="http://schemas.openxmlformats.org/officeDocument/2006/relationships/hyperlink" Target="http://planet.osm.org/" TargetMode="External"/><Relationship Id="rId365" Type="http://schemas.openxmlformats.org/officeDocument/2006/relationships/hyperlink" Target="http://data.gbif.org/species/nameSearch?query=Luscinia%20luscinia&amp;view=json&amp;returnType=commonName" TargetMode="External"/><Relationship Id="rId572" Type="http://schemas.openxmlformats.org/officeDocument/2006/relationships/hyperlink" Target="https://api.elsevier.com/content/abstract/doi/10.1038/nature20584?apiKey=700793c78c8fb1d736eb7030bb874bda&amp;httpAccept=application/json" TargetMode="External"/><Relationship Id="rId1216" Type="http://schemas.openxmlformats.org/officeDocument/2006/relationships/hyperlink" Target="https://www.tensorflow.org/api_guides/python/control_flow_ops" TargetMode="External"/><Relationship Id="rId1423" Type="http://schemas.openxmlformats.org/officeDocument/2006/relationships/hyperlink" Target="http://esri.github.io/arcgis-vectortile-style-editor/" TargetMode="External"/><Relationship Id="rId1630" Type="http://schemas.openxmlformats.org/officeDocument/2006/relationships/hyperlink" Target="http://www.diva-gis.org/" TargetMode="External"/><Relationship Id="rId225" Type="http://schemas.openxmlformats.org/officeDocument/2006/relationships/hyperlink" Target="http://www.postgresql.org/docs/9.0/static/functions-geometry.html" TargetMode="External"/><Relationship Id="rId432" Type="http://schemas.openxmlformats.org/officeDocument/2006/relationships/hyperlink" Target="http://www.youtube.com/watch?v=8uBcpsIEz2I" TargetMode="External"/><Relationship Id="rId877" Type="http://schemas.openxmlformats.org/officeDocument/2006/relationships/hyperlink" Target="https://groups.google.com/forum/?fromgroups" TargetMode="External"/><Relationship Id="rId1062" Type="http://schemas.openxmlformats.org/officeDocument/2006/relationships/hyperlink" Target="http://www.cloudera.com/documentation/enterprise/latest/topics/cm_mc_hive_udf.html" TargetMode="External"/><Relationship Id="rId737" Type="http://schemas.openxmlformats.org/officeDocument/2006/relationships/image" Target="media/image70.png"/><Relationship Id="rId944" Type="http://schemas.openxmlformats.org/officeDocument/2006/relationships/hyperlink" Target="http://www.cyberciti.biz/tips/postgres-allow-remote-access-tcp-connection.html" TargetMode="External"/><Relationship Id="rId1367" Type="http://schemas.openxmlformats.org/officeDocument/2006/relationships/hyperlink" Target="https://www.tensorflow.org/install/install_windows" TargetMode="External"/><Relationship Id="rId1574" Type="http://schemas.openxmlformats.org/officeDocument/2006/relationships/hyperlink" Target="http://europa.eu/epso/doc/call-cast-jrc-s5-2013_en.pdf" TargetMode="External"/><Relationship Id="rId73" Type="http://schemas.openxmlformats.org/officeDocument/2006/relationships/hyperlink" Target="http://www.openstreetmap.org/changeset/51330421" TargetMode="External"/><Relationship Id="rId169" Type="http://schemas.openxmlformats.org/officeDocument/2006/relationships/hyperlink" Target="http://proceedings.esri.com/dvd/uc/2010/uc-index/uc/workshops/tw_664.pdf" TargetMode="External"/><Relationship Id="rId376" Type="http://schemas.openxmlformats.org/officeDocument/2006/relationships/image" Target="media/image38.png"/><Relationship Id="rId583" Type="http://schemas.openxmlformats.org/officeDocument/2006/relationships/hyperlink" Target="http://www.flickr.com/services/developer/api/" TargetMode="External"/><Relationship Id="rId790" Type="http://schemas.openxmlformats.org/officeDocument/2006/relationships/hyperlink" Target="https://raw.githubusercontent.com/andrewcottam/postgis_scripts/ff639d52f70d73a707973435cbba834a55bb307c/all_validation_points_query.sql" TargetMode="External"/><Relationship Id="rId804" Type="http://schemas.openxmlformats.org/officeDocument/2006/relationships/image" Target="media/image91.png"/><Relationship Id="rId1227" Type="http://schemas.openxmlformats.org/officeDocument/2006/relationships/hyperlink" Target="http://lrm-maps.jrc.ec.europa.eu/geoserver/" TargetMode="External"/><Relationship Id="rId1434" Type="http://schemas.openxmlformats.org/officeDocument/2006/relationships/hyperlink" Target="http://www.openstreetmap.org/node/3756058602" TargetMode="External"/><Relationship Id="rId164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4" Type="http://schemas.openxmlformats.org/officeDocument/2006/relationships/settings" Target="settings.xml"/><Relationship Id="rId236" Type="http://schemas.openxmlformats.org/officeDocument/2006/relationships/hyperlink" Target="http://aws.amazon.com/elasticmapreduce/" TargetMode="External"/><Relationship Id="rId443" Type="http://schemas.openxmlformats.org/officeDocument/2006/relationships/hyperlink" Target="http://dopa-services.jrc.it/services/gee/getDatesForPoint?POINT=114,5&amp;CRS=EPSG:4326" TargetMode="External"/><Relationship Id="rId650" Type="http://schemas.openxmlformats.org/officeDocument/2006/relationships/hyperlink" Target="https://github.com/translate/translate/issues/3384" TargetMode="External"/><Relationship Id="rId888" Type="http://schemas.openxmlformats.org/officeDocument/2006/relationships/hyperlink" Target="https://groups.google.com/forum/" TargetMode="External"/><Relationship Id="rId1073" Type="http://schemas.openxmlformats.org/officeDocument/2006/relationships/hyperlink" Target="https://cwiki.apache.org/confluence/display/Hive/GettingStarted" TargetMode="External"/><Relationship Id="rId1280" Type="http://schemas.openxmlformats.org/officeDocument/2006/relationships/hyperlink" Target="http://www.sitepen.com/blog/2012/05/03/css-styling-of-dgrid/" TargetMode="External"/><Relationship Id="rId1501" Type="http://schemas.openxmlformats.org/officeDocument/2006/relationships/hyperlink" Target="http://fortawesome.github.io/Font-Awesome/" TargetMode="External"/><Relationship Id="rId303" Type="http://schemas.openxmlformats.org/officeDocument/2006/relationships/hyperlink" Target="https://github.com/andrewcottam/ArcGIS-Geoprocessing-Scripts/blob/master/src/GLC2000_PA_Intersection2.py" TargetMode="External"/><Relationship Id="rId748" Type="http://schemas.openxmlformats.org/officeDocument/2006/relationships/image" Target="media/image81.png"/><Relationship Id="rId95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40" Type="http://schemas.openxmlformats.org/officeDocument/2006/relationships/hyperlink" Target="http://blogs.esri.com/esri/arcgis/2011/08/29/multiprocessing/" TargetMode="External"/><Relationship Id="rId1378" Type="http://schemas.openxmlformats.org/officeDocument/2006/relationships/hyperlink" Target="http://www.howtogeek.com/howto/ubuntu/display-number-of-processors-on-linux/" TargetMode="External"/><Relationship Id="rId1585" Type="http://schemas.openxmlformats.org/officeDocument/2006/relationships/hyperlink" Target="http://www.cc.cec/dgintranet/jrc/iesnet_pims/communication/templates/index_en.htm" TargetMode="External"/><Relationship Id="rId84" Type="http://schemas.openxmlformats.org/officeDocument/2006/relationships/hyperlink" Target="ftp://ftp.glcf.umd.edu/glcf/GlobalInlandWater/WRS2" TargetMode="External"/><Relationship Id="rId387" Type="http://schemas.openxmlformats.org/officeDocument/2006/relationships/hyperlink" Target="https://ciesin.columbia.edu/confluence/display/roads/Global+Roads+Data" TargetMode="External"/><Relationship Id="rId510" Type="http://schemas.openxmlformats.org/officeDocument/2006/relationships/hyperlink" Target="https://github.com/andrewcottam/eSpecies-Client-Demo/blob/master/classes/ESpeciesLayer.js" TargetMode="External"/><Relationship Id="rId594" Type="http://schemas.openxmlformats.org/officeDocument/2006/relationships/hyperlink" Target="https://datamarket.azure.com/" TargetMode="External"/><Relationship Id="rId608" Type="http://schemas.openxmlformats.org/officeDocument/2006/relationships/hyperlink" Target="http://api.gbif.org/v0.9/species/match?name=Argusianus%20argus&amp;callback=dojo_request_script_callbacks.dojo_request_script35" TargetMode="External"/><Relationship Id="rId815" Type="http://schemas.openxmlformats.org/officeDocument/2006/relationships/image" Target="media/image99.png"/><Relationship Id="rId1238" Type="http://schemas.openxmlformats.org/officeDocument/2006/relationships/hyperlink" Target="http://h05-dev-vm36.jrc.it/" TargetMode="External"/><Relationship Id="rId1445"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247" Type="http://schemas.openxmlformats.org/officeDocument/2006/relationships/hyperlink" Target="https://github.com/andrewcottam/postgis_scripts/blob/master/Species_irreplacibility.sql" TargetMode="External"/><Relationship Id="rId899" Type="http://schemas.openxmlformats.org/officeDocument/2006/relationships/hyperlink" Target="http://gis.stackexchange.com/questions/8650/how-to-measure-the-accuracy-of-latitude-and-longitude" TargetMode="External"/><Relationship Id="rId1000" Type="http://schemas.openxmlformats.org/officeDocument/2006/relationships/hyperlink" Target="http://www.cloudera.com/content/cloudera/en/resources/library/recordedwebinar/what-the-enterprise-requires-usability-video.html" TargetMode="External"/><Relationship Id="rId1084" Type="http://schemas.openxmlformats.org/officeDocument/2006/relationships/hyperlink" Target="http://www.cloudera.com/content/cloudera/en/resources/library/recordedwebinar/cloudera-impala-a-modern-sql-engine-for-hadoop-video-recording.html" TargetMode="External"/><Relationship Id="rId1305" Type="http://schemas.openxmlformats.org/officeDocument/2006/relationships/image" Target="media/image149.png"/><Relationship Id="rId107" Type="http://schemas.openxmlformats.org/officeDocument/2006/relationships/image" Target="media/image8.png"/><Relationship Id="rId454" Type="http://schemas.openxmlformats.org/officeDocument/2006/relationships/hyperlink" Target="http://h03-dev-vm7/cgi-bin/eSpecies/richness/map/aves" TargetMode="External"/><Relationship Id="rId661" Type="http://schemas.openxmlformats.org/officeDocument/2006/relationships/hyperlink" Target="https://db-server-blishten.c9users.io/cgi-bin/services.py/" TargetMode="External"/><Relationship Id="rId759" Type="http://schemas.openxmlformats.org/officeDocument/2006/relationships/hyperlink" Target="https://github.com/andrewcottam/postgis_scripts/blob/master/water_validation_get_water_class.sql" TargetMode="External"/><Relationship Id="rId966" Type="http://schemas.openxmlformats.org/officeDocument/2006/relationships/hyperlink" Target="http://www.cloudera.com/content/cloudera/en/resources/library/training/cloudera-essentials-for-apache-hadoop-6-of-6-managing-the-elephant-in-the-room.html" TargetMode="External"/><Relationship Id="rId1291" Type="http://schemas.openxmlformats.org/officeDocument/2006/relationships/hyperlink" Target="http://developers.arcgis.com/javascript/sandbox/sandbox.html" TargetMode="External"/><Relationship Id="rId1389" Type="http://schemas.openxmlformats.org/officeDocument/2006/relationships/hyperlink" Target="http://en.wikipedia.org/wiki/GNU/Linux_distributions%20-%20some%20commercial,%20some%20not.%20Which%20do%20we%20have?%20Not%20sure." TargetMode="External"/><Relationship Id="rId1512" Type="http://schemas.openxmlformats.org/officeDocument/2006/relationships/hyperlink" Target="http://www.allthingsdistributed.com/2012/01/amazon-dynamodb.html" TargetMode="External"/><Relationship Id="rId1596" Type="http://schemas.openxmlformats.org/officeDocument/2006/relationships/hyperlink" Target="https://community.c9.io/search?q=Bluecoat"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www.initd.org/psycopg/docs/usage.html" TargetMode="External"/><Relationship Id="rId398" Type="http://schemas.openxmlformats.org/officeDocument/2006/relationships/hyperlink" Target="http://httpd.apache.org/docs/current/mod/mod_alias.html" TargetMode="External"/><Relationship Id="rId521" Type="http://schemas.openxmlformats.org/officeDocument/2006/relationships/hyperlink" Target="http://server.arcgisonline.com/ArcGIS/rest/services/World_Topo_Map/MapServer/tile/7/61/104%20-%20not%20found%09" TargetMode="External"/><Relationship Id="rId619" Type="http://schemas.openxmlformats.org/officeDocument/2006/relationships/hyperlink" Target="https://www.informea.org/about/api" TargetMode="External"/><Relationship Id="rId115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49" Type="http://schemas.openxmlformats.org/officeDocument/2006/relationships/hyperlink" Target="https://developers.arcgis.com/en/javascript/jstutorials/intro_javascript_classes.html" TargetMode="External"/><Relationship Id="rId95" Type="http://schemas.openxmlformats.org/officeDocument/2006/relationships/hyperlink" Target="http://landsat.usgs.gov/Landsat8_Using_Product.php" TargetMode="External"/><Relationship Id="rId160" Type="http://schemas.openxmlformats.org/officeDocument/2006/relationships/hyperlink" Target="http://forums.arcgis.com/threads/31695-Conflict-arcpy-(Arc-10)-and-gdal?highlight=gdal" TargetMode="External"/><Relationship Id="rId826" Type="http://schemas.openxmlformats.org/officeDocument/2006/relationships/hyperlink" Target="https://water-world-v1-1.appspot.com/" TargetMode="External"/><Relationship Id="rId1011" Type="http://schemas.openxmlformats.org/officeDocument/2006/relationships/hyperlink" Target="http://pydoop.sourceforge.net/docs/index.html" TargetMode="External"/><Relationship Id="rId1109" Type="http://schemas.openxmlformats.org/officeDocument/2006/relationships/hyperlink" Target="https://help.ubuntu.com/community/PostgreSQL" TargetMode="External"/><Relationship Id="rId1456" Type="http://schemas.openxmlformats.org/officeDocument/2006/relationships/hyperlink" Target="http://www.paulnorman.ca/blog/2016/11/serving-vector-tiles/" TargetMode="External"/><Relationship Id="rId258" Type="http://schemas.openxmlformats.org/officeDocument/2006/relationships/hyperlink" Target="http://ecat-dev.gbif.org/api/clb" TargetMode="External"/><Relationship Id="rId465" Type="http://schemas.openxmlformats.org/officeDocument/2006/relationships/hyperlink" Target="http://h03-dev-vm7/cgi-bin/eSpecies/quadkey/132320323113002/pacount" TargetMode="External"/><Relationship Id="rId672" Type="http://schemas.openxmlformats.org/officeDocument/2006/relationships/hyperlink" Target="https://cloud.google.com/appengine/downloads" TargetMode="External"/><Relationship Id="rId1095" Type="http://schemas.openxmlformats.org/officeDocument/2006/relationships/hyperlink" Target="http://maps.iucnredlist.org/map.html?id=22725044" TargetMode="External"/><Relationship Id="rId1316" Type="http://schemas.openxmlformats.org/officeDocument/2006/relationships/hyperlink" Target="https://mapzen.com/products/tangram/" TargetMode="External"/><Relationship Id="rId1523" Type="http://schemas.openxmlformats.org/officeDocument/2006/relationships/hyperlink" Target="file:///C:\Users\cottaan\AppData\Roaming\Microsoft\Word\http.sslcainfo=\bin\curl-ca-bundle.crt"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storage.googleapis.com/global-surface-water/downloads_ancillary/downloadWaterDatasets.7z" TargetMode="External"/><Relationship Id="rId325" Type="http://schemas.openxmlformats.org/officeDocument/2006/relationships/hyperlink" Target="http://forums.arcgis.com/threads/12407-Using-WFS-with-PROPERTYNAME-parameter-in-datainterop" TargetMode="External"/><Relationship Id="rId532" Type="http://schemas.openxmlformats.org/officeDocument/2006/relationships/hyperlink" Target="https://github.com/andrewcottam/general/blob/master/roadless_access_validation_points_to_postgresql.fmw" TargetMode="External"/><Relationship Id="rId977" Type="http://schemas.openxmlformats.org/officeDocument/2006/relationships/hyperlink" Target="http://www.cloudera.com/content/cloudera/en/resources/library/hadoopworld/hadoop-world-2011-keynote-presentation-video-ebay-keynote-hugh-e-williams-ebay.html" TargetMode="External"/><Relationship Id="rId1162" Type="http://schemas.openxmlformats.org/officeDocument/2006/relationships/hyperlink" Target="http://support.apple.com/kb/DL1572?viewlocale=en_US&amp;locale=en_US" TargetMode="External"/><Relationship Id="rId171" Type="http://schemas.openxmlformats.org/officeDocument/2006/relationships/hyperlink" Target="http://help.arcgis.com/en/arcgisdesktop/10.0/help/index.html" TargetMode="External"/><Relationship Id="rId837" Type="http://schemas.openxmlformats.org/officeDocument/2006/relationships/hyperlink" Target="https://ee-api.appspot.com/cb85753d8c78ef6af3165015faae2e90" TargetMode="External"/><Relationship Id="rId1022" Type="http://schemas.openxmlformats.org/officeDocument/2006/relationships/hyperlink" Target="http://www.michael-noll.com/tutorials/writing-an-hadoop-mapreduce-program-in-python/" TargetMode="External"/><Relationship Id="rId1467" Type="http://schemas.openxmlformats.org/officeDocument/2006/relationships/image" Target="media/image170.png"/><Relationship Id="rId269" Type="http://schemas.openxmlformats.org/officeDocument/2006/relationships/hyperlink" Target="http://maps.iucnredlist.org/map.html?id=106006826" TargetMode="External"/><Relationship Id="rId476" Type="http://schemas.openxmlformats.org/officeDocument/2006/relationships/hyperlink" Target="http://ben.balter.com/2013/06/26/how-to-convert-shapefiles-to-geojson-for-use-on-github/" TargetMode="External"/><Relationship Id="rId683" Type="http://schemas.openxmlformats.org/officeDocument/2006/relationships/image" Target="media/image55.png"/><Relationship Id="rId890" Type="http://schemas.openxmlformats.org/officeDocument/2006/relationships/hyperlink" Target="https://code.google.com/p/earthengine-api" TargetMode="External"/><Relationship Id="rId904" Type="http://schemas.openxmlformats.org/officeDocument/2006/relationships/image" Target="media/image128.png"/><Relationship Id="rId1327" Type="http://schemas.openxmlformats.org/officeDocument/2006/relationships/hyperlink" Target="https://npmcdn.com/@turf/turf@4&#8230;npmcdn.com/@turf/turf@4.7.3/turf.min.js:12:21593)" TargetMode="External"/><Relationship Id="rId1534" Type="http://schemas.openxmlformats.org/officeDocument/2006/relationships/hyperlink" Target="https://github.com/Esri/geometry-api-java.git" TargetMode="External"/><Relationship Id="rId33" Type="http://schemas.openxmlformats.org/officeDocument/2006/relationships/hyperlink" Target="http://www.gd-ais.com/index.cfm?acronym=gmbd" TargetMode="External"/><Relationship Id="rId129" Type="http://schemas.openxmlformats.org/officeDocument/2006/relationships/hyperlink" Target="https://daac.ornl.gov/cgi-bin/dsviewer.pl?ds_id=1324" TargetMode="External"/><Relationship Id="rId336" Type="http://schemas.openxmlformats.org/officeDocument/2006/relationships/hyperlink" Target="file:///C:\Users\cottaan\AppData\Roaming\Microsoft\Word\httplib2,%20unzipped%20and%20pasted%20it%20into%20E:\cottaan\Aptana%20Studio%203\Aptana%20Studio%20Workspace%20-%20nope" TargetMode="External"/><Relationship Id="rId543" Type="http://schemas.openxmlformats.org/officeDocument/2006/relationships/hyperlink" Target="https://wiki.jasig.org/display/CAS/Proxy+CAS+Walkthrough" TargetMode="External"/><Relationship Id="rId988" Type="http://schemas.openxmlformats.org/officeDocument/2006/relationships/hyperlink" Target="http://www.gutenberg.org/etext/20417" TargetMode="External"/><Relationship Id="rId1173" Type="http://schemas.openxmlformats.org/officeDocument/2006/relationships/hyperlink" Target="http://crunchify.com/step-by-step-guide-to-setup-and-install-apache-tomcat-server-in-eclipse-development-environment-ide/" TargetMode="External"/><Relationship Id="rId1380" Type="http://schemas.openxmlformats.org/officeDocument/2006/relationships/hyperlink" Target="http://en.wikipedia.org/wiki/Virtual_Network_Computing" TargetMode="External"/><Relationship Id="rId1601" Type="http://schemas.openxmlformats.org/officeDocument/2006/relationships/hyperlink" Target="http://onlinelibrary.wiley.com/doi/10.1111/j.1467-9671.2009.01170.x/full" TargetMode="External"/><Relationship Id="rId182" Type="http://schemas.openxmlformats.org/officeDocument/2006/relationships/hyperlink" Target="http://en.wikipedia.org/wiki/Natural_Area_Code" TargetMode="External"/><Relationship Id="rId403" Type="http://schemas.openxmlformats.org/officeDocument/2006/relationships/hyperlink" Target="http://h03-dev-vm7/cgi-bin/eSpecies.py/qk/3" TargetMode="External"/><Relationship Id="rId750" Type="http://schemas.openxmlformats.org/officeDocument/2006/relationships/image" Target="media/image83.jpeg"/><Relationship Id="rId848" Type="http://schemas.openxmlformats.org/officeDocument/2006/relationships/image" Target="media/image112.png"/><Relationship Id="rId1033" Type="http://schemas.openxmlformats.org/officeDocument/2006/relationships/hyperlink" Target="http://www.mapr.com/blog/how-to-avoid-java-heap-space-errors-understanding-and-managing-task-attempt-memory" TargetMode="External"/><Relationship Id="rId1478" Type="http://schemas.openxmlformats.org/officeDocument/2006/relationships/hyperlink" Target="https://openmaptiles.org/styles/" TargetMode="External"/><Relationship Id="rId487" Type="http://schemas.openxmlformats.org/officeDocument/2006/relationships/hyperlink" Target="https://github.com/nvkelso/natural-earth-vector/tree/master/geojson" TargetMode="External"/><Relationship Id="rId610" Type="http://schemas.openxmlformats.org/officeDocument/2006/relationships/hyperlink" Target="http://www.gbif.org/developer/occurrence" TargetMode="External"/><Relationship Id="rId694" Type="http://schemas.openxmlformats.org/officeDocument/2006/relationships/hyperlink" Target="https://cloud.google.com/compute/docs/instances/adding-removing-ssh-keys" TargetMode="External"/><Relationship Id="rId708" Type="http://schemas.openxmlformats.org/officeDocument/2006/relationships/hyperlink" Target="https://google-cloud-python.readthedocs.io/en/latest/core/auth.html" TargetMode="External"/><Relationship Id="rId915" Type="http://schemas.openxmlformats.org/officeDocument/2006/relationships/image" Target="media/image134.png"/><Relationship Id="rId1240" Type="http://schemas.openxmlformats.org/officeDocument/2006/relationships/hyperlink" Target="http://geonode-rris.biopama.org/" TargetMode="External"/><Relationship Id="rId1338" Type="http://schemas.openxmlformats.org/officeDocument/2006/relationships/hyperlink" Target="https://ftp.gnu.org/gnu/octave/windows/octave-4.2.1-w64-installer.exe" TargetMode="External"/><Relationship Id="rId1545" Type="http://schemas.openxmlformats.org/officeDocument/2006/relationships/hyperlink" Target="https://owslib.svn.sourceforge.net/svnroot/owslib" TargetMode="External"/><Relationship Id="rId347" Type="http://schemas.openxmlformats.org/officeDocument/2006/relationships/hyperlink" Target="mailto:speciescharisma@yahoo.co.uk" TargetMode="External"/><Relationship Id="rId999" Type="http://schemas.openxmlformats.org/officeDocument/2006/relationships/hyperlink" Target="http://www.cloudera.com/content/cloudera-content/cloudera-docs/CM4Ent/4.7.2/Cloudera-Manager-Introduction/cmi_home.html" TargetMode="External"/><Relationship Id="rId1100" Type="http://schemas.openxmlformats.org/officeDocument/2006/relationships/hyperlink" Target="https://github.com/andrewcottam/apache-hive-files/blob/075659bcb33653468aaa447baccdf5022f654e71/species_preprocessing_3.sql" TargetMode="External"/><Relationship Id="rId1184" Type="http://schemas.openxmlformats.org/officeDocument/2006/relationships/hyperlink" Target="http://docs.qgis.org/testing/en/docs/pyqgis_developer_cookbook/intro.html" TargetMode="External"/><Relationship Id="rId1405" Type="http://schemas.openxmlformats.org/officeDocument/2006/relationships/hyperlink" Target="https://github.com/fabric/fabric" TargetMode="External"/><Relationship Id="rId44" Type="http://schemas.openxmlformats.org/officeDocument/2006/relationships/hyperlink" Target="http://maps.iucnredlist.org/map.html?id=9760" TargetMode="External"/><Relationship Id="rId554"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61" Type="http://schemas.openxmlformats.org/officeDocument/2006/relationships/hyperlink" Target="https://github.com/andrewcottam/postgis_scripts/blob/master/water%20validation%20stratify%20by%20grid.sql" TargetMode="External"/><Relationship Id="rId859" Type="http://schemas.openxmlformats.org/officeDocument/2006/relationships/hyperlink" Target="https://mail.google.com/mail/u/0/" TargetMode="External"/><Relationship Id="rId1391" Type="http://schemas.openxmlformats.org/officeDocument/2006/relationships/hyperlink" Target="http://www.ee.surrey.ac.uk/Teaching/Unix/unix5.html" TargetMode="External"/><Relationship Id="rId1489" Type="http://schemas.openxmlformats.org/officeDocument/2006/relationships/hyperlink" Target="https://mapzen.com" TargetMode="External"/><Relationship Id="rId1612" Type="http://schemas.openxmlformats.org/officeDocument/2006/relationships/hyperlink" Target="http://h05-dev-vm14.jrc.it/" TargetMode="External"/><Relationship Id="rId193" Type="http://schemas.openxmlformats.org/officeDocument/2006/relationships/hyperlink" Target="http://help.arcgis.com/en/arcgisdesktop/10.0/help/index.html" TargetMode="External"/><Relationship Id="rId207" Type="http://schemas.openxmlformats.org/officeDocument/2006/relationships/hyperlink" Target="https://github.com/cavorite/python-avro" TargetMode="External"/><Relationship Id="rId414" Type="http://schemas.openxmlformats.org/officeDocument/2006/relationships/hyperlink" Target="http://www.in-nomine.org/2009/04/03/jsonp-with-werkzeug/" TargetMode="External"/><Relationship Id="rId498" Type="http://schemas.openxmlformats.org/officeDocument/2006/relationships/hyperlink" Target="https://github.com/andrewcottam/python/blob/6f4f495dd73bd6e6268603110f1f1ac2e25feee3/ArcGIS-Geoprocessing-Scripts/src/JRC%20Toolbox.pyt" TargetMode="External"/><Relationship Id="rId621" Type="http://schemas.openxmlformats.org/officeDocument/2006/relationships/hyperlink" Target="mailto:A.cottam@gmail.com" TargetMode="External"/><Relationship Id="rId1044" Type="http://schemas.openxmlformats.org/officeDocument/2006/relationships/hyperlink" Target="https://issues.apache.org/jira/secure/attachment/12493983/Filter%20Language.docx" TargetMode="External"/><Relationship Id="rId1251" Type="http://schemas.openxmlformats.org/officeDocument/2006/relationships/hyperlink" Target="http://infoheap.com/tool/svg-sandbox/" TargetMode="External"/><Relationship Id="rId1349" Type="http://schemas.openxmlformats.org/officeDocument/2006/relationships/hyperlink" Target="http://stackoverflow.com/questions/24455238/lxml-installation-error-ubuntu-14-04-internal-compiler-error" TargetMode="External"/><Relationship Id="rId260" Type="http://schemas.openxmlformats.org/officeDocument/2006/relationships/hyperlink" Target="http://ecat-dev.gbif.org/ws/usage/?rkey=1007&amp;q=Turdus" TargetMode="External"/><Relationship Id="rId719" Type="http://schemas.openxmlformats.org/officeDocument/2006/relationships/image" Target="media/image59.png"/><Relationship Id="rId926" Type="http://schemas.openxmlformats.org/officeDocument/2006/relationships/hyperlink" Target="http://mapsapidocs.digitalglobe.com/v1.0/discuss/5737860cc6c1690e003932e4" TargetMode="External"/><Relationship Id="rId1111" Type="http://schemas.openxmlformats.org/officeDocument/2006/relationships/hyperlink" Target="http://www.postgresql.org/docs/8.1/static/plpython.html" TargetMode="External"/><Relationship Id="rId1556" Type="http://schemas.openxmlformats.org/officeDocument/2006/relationships/hyperlink" Target="http://webpy.org/static/web.py-0.37.tar.gz" TargetMode="External"/><Relationship Id="rId55" Type="http://schemas.openxmlformats.org/officeDocument/2006/relationships/hyperlink" Target="http://www.protectedplanet.net/sites/342540" TargetMode="External"/><Relationship Id="rId120" Type="http://schemas.openxmlformats.org/officeDocument/2006/relationships/hyperlink" Target="https://console.cloud.google.com/storage/browser/global-surface-water/downloads_ancillary/" TargetMode="External"/><Relationship Id="rId358"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65" Type="http://schemas.openxmlformats.org/officeDocument/2006/relationships/hyperlink" Target="http://developers.globalforestwatch.org/developer-tools/" TargetMode="External"/><Relationship Id="rId772" Type="http://schemas.openxmlformats.org/officeDocument/2006/relationships/hyperlink" Target="https://github.com/andrewcottam/postgis_scripts/blob/328313a86e20014faef48fd74517c585a0e848c5/water_validation_pixel_values.sql" TargetMode="External"/><Relationship Id="rId1195" Type="http://schemas.openxmlformats.org/officeDocument/2006/relationships/hyperlink" Target="mailto:a.cottam@gmail.com" TargetMode="External"/><Relationship Id="rId1209" Type="http://schemas.openxmlformats.org/officeDocument/2006/relationships/hyperlink" Target="https://www.quora.com/How-can-a-deep-neural-network-with-ReLU-activations-in-its-hidden-layers-approximate-any-function" TargetMode="External"/><Relationship Id="rId1416" Type="http://schemas.openxmlformats.org/officeDocument/2006/relationships/hyperlink" Target="http://www.suncalc.org" TargetMode="External"/><Relationship Id="rId162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18" Type="http://schemas.openxmlformats.org/officeDocument/2006/relationships/hyperlink" Target="http://highscalability.com/unorthodox-approach-database-design-coming-shard" TargetMode="External"/><Relationship Id="rId425" Type="http://schemas.openxmlformats.org/officeDocument/2006/relationships/hyperlink" Target="http://help.arcgis.com/en/webapps/flexviewer/extenthelper/flexviewer_extenthelper.html" TargetMode="External"/><Relationship Id="rId632" Type="http://schemas.openxmlformats.org/officeDocument/2006/relationships/hyperlink" Target="https://docs.c9.io/docs/inactive-workspaces" TargetMode="External"/><Relationship Id="rId1055" Type="http://schemas.openxmlformats.org/officeDocument/2006/relationships/hyperlink" Target="https://github.com/andrewcottam/ArcGIS-Geoprocessing-Scripts/blob/master/src/FeatureClassToAvro.py" TargetMode="External"/><Relationship Id="rId1262" Type="http://schemas.openxmlformats.org/officeDocument/2006/relationships/image" Target="media/image148.png"/><Relationship Id="rId271" Type="http://schemas.openxmlformats.org/officeDocument/2006/relationships/hyperlink" Target="https://github.com/andrewcottam/water_detection_python_scripts/blob/master/iucnRedListAPI.py" TargetMode="External"/><Relationship Id="rId937" Type="http://schemas.openxmlformats.org/officeDocument/2006/relationships/hyperlink" Target="http://www.sentinel-hub.com/blog/sentinel-2-l2a-products-available-sentinel-hub" TargetMode="External"/><Relationship Id="rId1122" Type="http://schemas.openxmlformats.org/officeDocument/2006/relationships/hyperlink" Target="http://www.postgresql.org/docs/9.1/static/triggers.html%20for%209.1" TargetMode="External"/><Relationship Id="rId1567" Type="http://schemas.openxmlformats.org/officeDocument/2006/relationships/hyperlink" Target="http://sedac.ciesin.columbia.edu/species/" TargetMode="External"/><Relationship Id="rId66" Type="http://schemas.openxmlformats.org/officeDocument/2006/relationships/hyperlink" Target="https://wiki.openstreetmap.org/wiki/Overpass_turbo" TargetMode="External"/><Relationship Id="rId131" Type="http://schemas.openxmlformats.org/officeDocument/2006/relationships/hyperlink" Target="http://help.arcgis.com/en/arcgisdesktop/10.0/help/index.html" TargetMode="External"/><Relationship Id="rId369" Type="http://schemas.openxmlformats.org/officeDocument/2006/relationships/hyperlink" Target="http://www.bing.com/images/search?q=%2B%22Cardinalis+cardinalis%22&amp;go=&amp;qs=n&amp;form=QBIR&amp;qft=%2Bfilterui%3Aphoto-photo&amp;pq=%2B%22cardinalis+cardinalis%22&amp;sc=0-14&amp;sp=-1&amp;sk=" TargetMode="External"/><Relationship Id="rId576" Type="http://schemas.openxmlformats.org/officeDocument/2006/relationships/hyperlink" Target="http://api.elsevier.com/documentation/search/SCOPUSSearchViews.htm" TargetMode="External"/><Relationship Id="rId783" Type="http://schemas.openxmlformats.org/officeDocument/2006/relationships/hyperlink" Target="file:///E:\cottaan\My%20Documents\github%20repos\private_ee_scripts\Water%20Detection\Water%20Validation%20SWDB%20Points" TargetMode="External"/><Relationship Id="rId990" Type="http://schemas.openxmlformats.org/officeDocument/2006/relationships/hyperlink" Target="http://esri.github.io/geometry-api-java/javadoc/com/esri/core/geometry/OperatorSimplify.html" TargetMode="External"/><Relationship Id="rId1427" Type="http://schemas.openxmlformats.org/officeDocument/2006/relationships/hyperlink" Target="pdates%20can%20take%20anywhere%20from%205%20to%2010%20minutes%20to%20show%20on%20your%20live%20map." TargetMode="External"/><Relationship Id="rId1634" Type="http://schemas.openxmlformats.org/officeDocument/2006/relationships/hyperlink" Target="http://academic.sun.ac.za/iasi/index.asp" TargetMode="External"/><Relationship Id="rId229" Type="http://schemas.openxmlformats.org/officeDocument/2006/relationships/hyperlink" Target="http://nosql.mypopescu.com/post/6412803549/nosql-databases-what-why-and-when" TargetMode="External"/><Relationship Id="rId436"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3" Type="http://schemas.openxmlformats.org/officeDocument/2006/relationships/hyperlink" Target="https://community.c9.io/t/ssh-workspace-and-cloud9-images/16772" TargetMode="External"/><Relationship Id="rId1066" Type="http://schemas.openxmlformats.org/officeDocument/2006/relationships/hyperlink" Target="http://www.cloudera.com/documentation/enterprise/latest/topics/cm_mc_hive_udf.html" TargetMode="External"/><Relationship Id="rId1273" Type="http://schemas.openxmlformats.org/officeDocument/2006/relationships/hyperlink" Target="https://rawgit.com/" TargetMode="External"/><Relationship Id="rId1480" Type="http://schemas.openxmlformats.org/officeDocument/2006/relationships/hyperlink" Target="https://www.mapbox.com/studio/" TargetMode="External"/><Relationship Id="rId850" Type="http://schemas.openxmlformats.org/officeDocument/2006/relationships/hyperlink" Target="https://code.earthengine.google.com/05b20582385397a5b853b1f650edf1bc" TargetMode="External"/><Relationship Id="rId948" Type="http://schemas.openxmlformats.org/officeDocument/2006/relationships/hyperlink" Target="http://www.cyberciti.biz/tips/postgres-allow-remote-access-tcp-connection.html" TargetMode="External"/><Relationship Id="rId1133" Type="http://schemas.openxmlformats.org/officeDocument/2006/relationships/hyperlink" Target="http://pro.arcgis.com/en/pro-app/tool-reference/appendices/tiled-processing-of-large-datasets.htm" TargetMode="External"/><Relationship Id="rId1578" Type="http://schemas.openxmlformats.org/officeDocument/2006/relationships/hyperlink" Target="mailto:a.cottam@gmail.com" TargetMode="External"/><Relationship Id="rId77" Type="http://schemas.openxmlformats.org/officeDocument/2006/relationships/hyperlink" Target="https://github.com/nvkelso/natural-earth-vector/tree/master/geojson" TargetMode="External"/><Relationship Id="rId282" Type="http://schemas.openxmlformats.org/officeDocument/2006/relationships/hyperlink" Target="http://maps.iucnredlist.org/map.html?id=9281" TargetMode="External"/><Relationship Id="rId503" Type="http://schemas.openxmlformats.org/officeDocument/2006/relationships/hyperlink" Target="http://help.arcgis.com/en/webapi/javascript/arcgis/help/jshelp/proxypage_php.zip" TargetMode="External"/><Relationship Id="rId587" Type="http://schemas.openxmlformats.org/officeDocument/2006/relationships/hyperlink" Target="https://developer.gettyimages.com" TargetMode="External"/><Relationship Id="rId710" Type="http://schemas.openxmlformats.org/officeDocument/2006/relationships/hyperlink" Target="https://cloud.google.com/storage/docs/gsutil/addlhelp/WorkingWithObjectMetadata" TargetMode="External"/><Relationship Id="rId808" Type="http://schemas.openxmlformats.org/officeDocument/2006/relationships/image" Target="media/image95.png"/><Relationship Id="rId1340" Type="http://schemas.openxmlformats.org/officeDocument/2006/relationships/hyperlink" Target="http://stackoverflow.com/questions/13547912/gae-doesnt-import-gflags" TargetMode="External"/><Relationship Id="rId1438" Type="http://schemas.openxmlformats.org/officeDocument/2006/relationships/image" Target="media/image166.png"/><Relationship Id="rId1645" Type="http://schemas.openxmlformats.org/officeDocument/2006/relationships/footer" Target="footer1.xm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E:\cottaan\Documents\ArcGIS\Datasets\gaul_eez\gaul_eez.gdb" TargetMode="External"/><Relationship Id="rId447" Type="http://schemas.openxmlformats.org/officeDocument/2006/relationships/hyperlink" Target="http://h03-dev-vm7/cgi-bin/eSpecies/getQuadkeyLatLong/6.446317749457646,116.905517578125" TargetMode="External"/><Relationship Id="rId794" Type="http://schemas.openxmlformats.org/officeDocument/2006/relationships/hyperlink" Target="https://raw.githubusercontent.com/andrewcottam/postgis_scripts/858267b453c834fe173efc7a35a6ceff6223987a/water_confusion_matrix_for_publication.sql" TargetMode="External"/><Relationship Id="rId1077" Type="http://schemas.openxmlformats.org/officeDocument/2006/relationships/hyperlink" Target="http://hadoop-h05:8888/" TargetMode="External"/><Relationship Id="rId1200" Type="http://schemas.openxmlformats.org/officeDocument/2006/relationships/hyperlink" Target="https://www.coursera.org/learn/machine-learning/lecture/WnQWH/vectorization" TargetMode="External"/><Relationship Id="rId654" Type="http://schemas.openxmlformats.org/officeDocument/2006/relationships/hyperlink" Target="https://python-blishten.c9users.io:8081" TargetMode="External"/><Relationship Id="rId861" Type="http://schemas.openxmlformats.org/officeDocument/2006/relationships/hyperlink" Target="https://code.earthengine.google.com/f5777812a4c59026f21683f683901485" TargetMode="External"/><Relationship Id="rId959" Type="http://schemas.openxmlformats.org/officeDocument/2006/relationships/hyperlink" Target="mailto:andrew.cottam@jrc.ec.europa.eu/thargal88" TargetMode="External"/><Relationship Id="rId1284" Type="http://schemas.openxmlformats.org/officeDocument/2006/relationships/hyperlink" Target="http://dojotoolkit.org/documentation/tutorials/1.8/templated/" TargetMode="External"/><Relationship Id="rId1491" Type="http://schemas.openxmlformats.org/officeDocument/2006/relationships/hyperlink" Target="https://github.com/mapbox/mapbox-gl-js/issues/3018" TargetMode="External"/><Relationship Id="rId1505" Type="http://schemas.openxmlformats.org/officeDocument/2006/relationships/image" Target="media/image175.png"/><Relationship Id="rId1589" Type="http://schemas.openxmlformats.org/officeDocument/2006/relationships/hyperlink" Target="https://webgate.ec.europa.eu/RCAM" TargetMode="External"/><Relationship Id="rId293" Type="http://schemas.openxmlformats.org/officeDocument/2006/relationships/hyperlink" Target="http://blogs.msdn.com/b/asiatech/archive/2011/07/06/how-to-troubleshoot-httpexception-request-timed-out-asp-net-2-0-32-bit.aspx" TargetMode="External"/><Relationship Id="rId307" Type="http://schemas.openxmlformats.org/officeDocument/2006/relationships/hyperlink" Target="http://resources.arcgis.com/en/help/main/10.2/index.html" TargetMode="External"/><Relationship Id="rId514" Type="http://schemas.openxmlformats.org/officeDocument/2006/relationships/image" Target="media/image41.png"/><Relationship Id="rId721" Type="http://schemas.openxmlformats.org/officeDocument/2006/relationships/image" Target="media/image61.png"/><Relationship Id="rId1144" Type="http://schemas.openxmlformats.org/officeDocument/2006/relationships/hyperlink" Target="http://support.esri.com/es/knowledgebase/techarticles/detail/23874" TargetMode="External"/><Relationship Id="rId1351" Type="http://schemas.openxmlformats.org/officeDocument/2006/relationships/hyperlink" Target="http://pro.arcgis.com/en/pro-app/arcpy/get-started/using-conda-with-arcgis-pro.htm" TargetMode="External"/><Relationship Id="rId1449" Type="http://schemas.openxmlformats.org/officeDocument/2006/relationships/hyperlink" Target="https://tile.mapzen.com/mapzen/vector/v1/all/14/7511/7426.json?api_key=vector-tiles-VyYjZGS" TargetMode="External"/><Relationship Id="rId88" Type="http://schemas.openxmlformats.org/officeDocument/2006/relationships/hyperlink" Target="file:///C:\Users\cottaan\AppData\Local\Temp\arc7A2F\iucn_rl_species_2014_2_no_sens0.txt"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98" Type="http://schemas.openxmlformats.org/officeDocument/2006/relationships/hyperlink" Target="https://github.com/ropensci/rgbif/tree/newapi" TargetMode="External"/><Relationship Id="rId819"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04" Type="http://schemas.openxmlformats.org/officeDocument/2006/relationships/hyperlink" Target="http://hadoop-m1:19888/" TargetMode="External"/><Relationship Id="rId1211" Type="http://schemas.openxmlformats.org/officeDocument/2006/relationships/hyperlink" Target="http://www.rapidtables.com/math/symbols/Calculus_Symbols.htm" TargetMode="External"/><Relationship Id="rId220" Type="http://schemas.openxmlformats.org/officeDocument/2006/relationships/hyperlink" Target="http://nosql.mypopescu.com/" TargetMode="External"/><Relationship Id="rId458" Type="http://schemas.openxmlformats.org/officeDocument/2006/relationships/hyperlink" Target="http://h03-dev-vm7/cgi-bin/eSpecies/bbox/25728,16008,27776,17032/richness/map/aves" TargetMode="External"/><Relationship Id="rId665" Type="http://schemas.openxmlformats.org/officeDocument/2006/relationships/image" Target="media/image53.png"/><Relationship Id="rId872" Type="http://schemas.openxmlformats.org/officeDocument/2006/relationships/hyperlink" Target="https://groups.google.com/forum/?fromgroups" TargetMode="External"/><Relationship Id="rId1088" Type="http://schemas.openxmlformats.org/officeDocument/2006/relationships/hyperlink" Target="http://sqoop.apache.org/docs/1.4.5/SqoopUserGuide.html" TargetMode="External"/><Relationship Id="rId1295" Type="http://schemas.openxmlformats.org/officeDocument/2006/relationships/hyperlink" Target="https://github.com/andrewcottam/eSpecies-Client-Demo/blob/master/scripts/geeResults.js" TargetMode="External"/><Relationship Id="rId1309" Type="http://schemas.openxmlformats.org/officeDocument/2006/relationships/hyperlink" Target="https://github.com/SpatialServer/Leaflet.MapboxVectorTile" TargetMode="External"/><Relationship Id="rId1516" Type="http://schemas.openxmlformats.org/officeDocument/2006/relationships/hyperlink" Target="https://andrewcottam@github.com/andrewcottam/ArcGIS-Geoprocessing-Scripts.git" TargetMode="External"/><Relationship Id="rId15" Type="http://schemas.openxmlformats.org/officeDocument/2006/relationships/hyperlink" Target="https://www.cbd.int/sp/indicators/" TargetMode="External"/><Relationship Id="rId318" Type="http://schemas.openxmlformats.org/officeDocument/2006/relationships/hyperlink" Target="http://blog.opengeo.org/2010/10/05/parallel-postgis/" TargetMode="External"/><Relationship Id="rId525" Type="http://schemas.openxmlformats.org/officeDocument/2006/relationships/hyperlink" Target="http://ajax.googleapis.com/ajax/libs/dojo/1.8.1/dijit/form/Select.js" TargetMode="External"/><Relationship Id="rId732" Type="http://schemas.openxmlformats.org/officeDocument/2006/relationships/image" Target="media/image67.png"/><Relationship Id="rId1155" Type="http://schemas.openxmlformats.org/officeDocument/2006/relationships/image" Target="media/image144.jpeg"/><Relationship Id="rId1362" Type="http://schemas.openxmlformats.org/officeDocument/2006/relationships/hyperlink" Target="https://mapbox.github.io/rasterio/installation.html" TargetMode="External"/><Relationship Id="rId99" Type="http://schemas.openxmlformats.org/officeDocument/2006/relationships/hyperlink" Target="http://landsat.usgs.gov/about_ground_stations.php" TargetMode="External"/><Relationship Id="rId164" Type="http://schemas.openxmlformats.org/officeDocument/2006/relationships/hyperlink" Target="http://stackoverflow.com/questions/726690/who-killed-my-process-and-why" TargetMode="External"/><Relationship Id="rId371" Type="http://schemas.openxmlformats.org/officeDocument/2006/relationships/image" Target="media/image34.jpeg"/><Relationship Id="rId1015" Type="http://schemas.openxmlformats.org/officeDocument/2006/relationships/hyperlink" Target="https://github.com/Esri/geoprocessing-tools-for-hadoop" TargetMode="External"/><Relationship Id="rId1222" Type="http://schemas.openxmlformats.org/officeDocument/2006/relationships/hyperlink" Target="http://blog.kaggle.com/2017/10/17/planet-understanding-the-amazon-from-space-1st-place-winners-interview/" TargetMode="External"/><Relationship Id="rId469" Type="http://schemas.openxmlformats.org/officeDocument/2006/relationships/hyperlink" Target="https://github.com/andrewcottam/python-rest-server/blob/master/cgi-bin/services" TargetMode="External"/><Relationship Id="rId676" Type="http://schemas.openxmlformats.org/officeDocument/2006/relationships/hyperlink" Target="https://github.com/google/earthengine-api/tree/master/demos/server-auth" TargetMode="External"/><Relationship Id="rId883" Type="http://schemas.openxmlformats.org/officeDocument/2006/relationships/hyperlink" Target="https://raw.githubusercontent.com/Homebrew/install/master/install" TargetMode="External"/><Relationship Id="rId1099" Type="http://schemas.openxmlformats.org/officeDocument/2006/relationships/hyperlink" Target="https://github.com/andrewcottam/apache-hive-files/blob/f6160d1a0c45fd839000afc65a03d5ce6c435385/species_preprocessing_2.sql" TargetMode="External"/><Relationship Id="rId1527" Type="http://schemas.openxmlformats.org/officeDocument/2006/relationships/hyperlink" Target="https://github.com/kriszyp/put-selector.git"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mondrian.pentaho.com/" TargetMode="External"/><Relationship Id="rId329" Type="http://schemas.openxmlformats.org/officeDocument/2006/relationships/hyperlink" Target="http://79.125.16.106/IUCN/mapper/index.html?ID_NO=60225" TargetMode="External"/><Relationship Id="rId536" Type="http://schemas.openxmlformats.org/officeDocument/2006/relationships/hyperlink" Target="https://github.com/andrewcottam/postgis_scripts/blob/master/roadless_create_validation_table.sql" TargetMode="External"/><Relationship Id="rId1166" Type="http://schemas.openxmlformats.org/officeDocument/2006/relationships/hyperlink" Target="http://stackoverflow.com/questions/11118070/buiding-hadoop-with-eclipse-maven-missing-artifact-jdk-toolsjdk-toolsjar1" TargetMode="External"/><Relationship Id="rId1373" Type="http://schemas.openxmlformats.org/officeDocument/2006/relationships/hyperlink" Target="https://repo.continuum.io/archive/Anaconda2-4.3.1-Linux-x86_64.sh" TargetMode="External"/><Relationship Id="rId175" Type="http://schemas.openxmlformats.org/officeDocument/2006/relationships/hyperlink" Target="http://79.125.16.106/IUCN/mapper/index.html?ID_NO=2358" TargetMode="External"/><Relationship Id="rId743" Type="http://schemas.openxmlformats.org/officeDocument/2006/relationships/image" Target="media/image76.png"/><Relationship Id="rId950" Type="http://schemas.openxmlformats.org/officeDocument/2006/relationships/hyperlink" Target="http://mappingcenter.esri.com/index.cfm?fa=arcgisResources.more" TargetMode="External"/><Relationship Id="rId1026" Type="http://schemas.openxmlformats.org/officeDocument/2006/relationships/hyperlink" Target="http://www.eclipse.org/downloads/download.php?file=/technology/epp/downloads/release/kepler/R/eclipse-jee-kepler-R-win32-x86_64.zip&amp;mirror_id=1023" TargetMode="External"/><Relationship Id="rId1580" Type="http://schemas.openxmlformats.org/officeDocument/2006/relationships/hyperlink" Target="http://recruitment.jrc.ec.europa.eu/?type=CS" TargetMode="External"/><Relationship Id="rId382" Type="http://schemas.openxmlformats.org/officeDocument/2006/relationships/hyperlink" Target="http://bioval.jrc.ec.europa.eu/products/gam/index.htm" TargetMode="External"/><Relationship Id="rId603" Type="http://schemas.openxmlformats.org/officeDocument/2006/relationships/hyperlink" Target="http://api.gbif.org/v0.9/species/match?name=Argusianus%20argus" TargetMode="External"/><Relationship Id="rId687" Type="http://schemas.openxmlformats.org/officeDocument/2006/relationships/hyperlink" Target="https://code.google.com/p/googleappengine/issues/detail?id=7053" TargetMode="External"/><Relationship Id="rId810" Type="http://schemas.openxmlformats.org/officeDocument/2006/relationships/image" Target="media/image96.png"/><Relationship Id="rId908" Type="http://schemas.openxmlformats.org/officeDocument/2006/relationships/image" Target="media/image130.png"/><Relationship Id="rId1233"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40" Type="http://schemas.openxmlformats.org/officeDocument/2006/relationships/hyperlink" Target="file:///E:\cottaan\Documents\GitHub\general\openmaptiles.org\" TargetMode="External"/><Relationship Id="rId1538" Type="http://schemas.openxmlformats.org/officeDocument/2006/relationships/hyperlink" Target="https://earthengine.googlesource.com/new-password" TargetMode="External"/><Relationship Id="rId242" Type="http://schemas.openxmlformats.org/officeDocument/2006/relationships/hyperlink" Target="https://github.com/andrewcottam/apache-hive-files/blob/master/species_preprocessing_2.sql" TargetMode="External"/><Relationship Id="rId894" Type="http://schemas.openxmlformats.org/officeDocument/2006/relationships/hyperlink" Target="https://sites.google.com/site/earthengineapidocs/reference/functions" TargetMode="External"/><Relationship Id="rId1177" Type="http://schemas.openxmlformats.org/officeDocument/2006/relationships/hyperlink" Target="https://tomcat.apache.org/tomcat-8.0-doc/ssl-howto.html" TargetMode="External"/><Relationship Id="rId1300" Type="http://schemas.openxmlformats.org/officeDocument/2006/relationships/hyperlink" Target="https://github.com/smeijer/leaflet-geosearch"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sentinel.esa.int/documents/247904/685211/Sentinel-2_User_Handbook" TargetMode="External"/><Relationship Id="rId547"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4" Type="http://schemas.openxmlformats.org/officeDocument/2006/relationships/hyperlink" Target="https://github.com/andrewcottam/water_detection_python_scripts/blob/d277440918304476c35fed12dc0d0354de24254e/getGeePixelValues.py" TargetMode="External"/><Relationship Id="rId961" Type="http://schemas.openxmlformats.org/officeDocument/2006/relationships/hyperlink" Target="http://www.cloudera.com/content/cloudera/en/resources/library/training/cloudera-essentials-for-apache-hadoop-the-motivation-for-hadoop.html" TargetMode="External"/><Relationship Id="rId1384" Type="http://schemas.openxmlformats.org/officeDocument/2006/relationships/hyperlink" Target="http://h03-dev-vm7:5802/" TargetMode="External"/><Relationship Id="rId1591" Type="http://schemas.openxmlformats.org/officeDocument/2006/relationships/hyperlink" Target="http://wab.jrc.cec.eu.int/tas2/dsp_weektsperson.cfm" TargetMode="External"/><Relationship Id="rId1605" Type="http://schemas.openxmlformats.org/officeDocument/2006/relationships/hyperlink" Target="http://support.mendeley.com/customer/portal/questions/340841-desktop-search-options-results-in-error" TargetMode="External"/><Relationship Id="rId90" Type="http://schemas.openxmlformats.org/officeDocument/2006/relationships/hyperlink" Target="http://reverb.echo.nasa.gov/reverb" TargetMode="External"/><Relationship Id="rId186" Type="http://schemas.openxmlformats.org/officeDocument/2006/relationships/hyperlink" Target="http://msdn.microsoft.com/en-us/library/bb259689.aspx" TargetMode="External"/><Relationship Id="rId393" Type="http://schemas.openxmlformats.org/officeDocument/2006/relationships/hyperlink" Target="http://webpy.org/download" TargetMode="External"/><Relationship Id="rId407" Type="http://schemas.openxmlformats.org/officeDocument/2006/relationships/hyperlink" Target="http://www.reddit.com/r/Python/comments/g3th5/best_python_framework_for_web_app_and_restful/" TargetMode="External"/><Relationship Id="rId614" Type="http://schemas.openxmlformats.org/officeDocument/2006/relationships/hyperlink" Target="https://github.com/andrewcottam/SpeciesCharismaIndex/blob/master/api_client_library.py" TargetMode="External"/><Relationship Id="rId821" Type="http://schemas.openxmlformats.org/officeDocument/2006/relationships/hyperlink" Target="file:///E:\cottaan\My%20Documents\Downloads\russian_border_water_stats.csv" TargetMode="External"/><Relationship Id="rId1037" Type="http://schemas.openxmlformats.org/officeDocument/2006/relationships/hyperlink" Target="http://blog.cloudera.com/blog/2009/12/7-tips-for-improving-mapreduce-performance/" TargetMode="External"/><Relationship Id="rId1244" Type="http://schemas.openxmlformats.org/officeDocument/2006/relationships/hyperlink" Target="https://github.com/chelm/mbtiles-server" TargetMode="External"/><Relationship Id="rId1451" Type="http://schemas.openxmlformats.org/officeDocument/2006/relationships/hyperlink" Target="https://openmaptiles.org/schema/" TargetMode="External"/><Relationship Id="rId253" Type="http://schemas.openxmlformats.org/officeDocument/2006/relationships/hyperlink" Target="http://dojotoolkit.org/reference-guide/1.8/dojo/store/JsonRest.html" TargetMode="External"/><Relationship Id="rId460" Type="http://schemas.openxmlformats.org/officeDocument/2006/relationships/hyperlink" Target="http://h03-dev-vm7/cgi-bin/eSpecies/bbox/25728,16008,27776,17032/specieslist" TargetMode="External"/><Relationship Id="rId698" Type="http://schemas.openxmlformats.org/officeDocument/2006/relationships/hyperlink" Target="mailto:a.cottam@gmail.com" TargetMode="External"/><Relationship Id="rId919" Type="http://schemas.openxmlformats.org/officeDocument/2006/relationships/hyperlink" Target="http://dev.virtualearth.net/REST/v1/Imagery/Metadata/Aerial/47.23,-122.3?zl=10&amp;key=AhW7FP_kNS9ae83qjF2DzlmTYOU609o9Io_Guc3a2AHUsRhfIz3SlxuOHCdn1b4G" TargetMode="External"/><Relationship Id="rId1090" Type="http://schemas.openxmlformats.org/officeDocument/2006/relationships/hyperlink" Target="http://sqoop.apache.org/docs/1.99.5/Sqoop5MinutesDemo.html" TargetMode="External"/><Relationship Id="rId1104" Type="http://schemas.openxmlformats.org/officeDocument/2006/relationships/hyperlink" Target="http://dopa-services.jrc.ec.europa.eu/services/especies/get_pa_species_list?wdpa_id=785" TargetMode="External"/><Relationship Id="rId1311" Type="http://schemas.openxmlformats.org/officeDocument/2006/relationships/image" Target="media/image151.png"/><Relationship Id="rId1549" Type="http://schemas.openxmlformats.org/officeDocument/2006/relationships/hyperlink" Target="http://cbes.javaforge.com/update"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sentinel.esa.int/web/sentinel/missions/sentinel-2/data-products" TargetMode="External"/><Relationship Id="rId320" Type="http://schemas.openxmlformats.org/officeDocument/2006/relationships/hyperlink" Target="file:///E:\cottaan\My%20Documents\My%20FME%20Workspaces\red_list_2014_wdpa_intersection_data.fmw" TargetMode="External"/><Relationship Id="rId558" Type="http://schemas.openxmlformats.org/officeDocument/2006/relationships/hyperlink" Target="http://dopa-services.jrc.it/services/endSession" TargetMode="External"/><Relationship Id="rId765" Type="http://schemas.openxmlformats.org/officeDocument/2006/relationships/hyperlink" Target="http://docs.safe.com/fme/html/FME_Transformers/Default.htm" TargetMode="External"/><Relationship Id="rId972" Type="http://schemas.openxmlformats.org/officeDocument/2006/relationships/hyperlink" Target="http://vimeo.com/44715954" TargetMode="External"/><Relationship Id="rId1188" Type="http://schemas.openxmlformats.org/officeDocument/2006/relationships/hyperlink" Target="http://jupyter.org/install.html" TargetMode="External"/><Relationship Id="rId1395" Type="http://schemas.openxmlformats.org/officeDocument/2006/relationships/hyperlink" Target="https://httpd.apache.org/docs/current/mod/mod_deflate.html" TargetMode="External"/><Relationship Id="rId1409" Type="http://schemas.openxmlformats.org/officeDocument/2006/relationships/hyperlink" Target="http://10.0.100.234:8042/node" TargetMode="External"/><Relationship Id="rId1616" Type="http://schemas.openxmlformats.org/officeDocument/2006/relationships/hyperlink" Target="http://79.125.16.106/arcgis/manager/default.aspx" TargetMode="External"/><Relationship Id="rId197" Type="http://schemas.openxmlformats.org/officeDocument/2006/relationships/hyperlink" Target="ftp://ftp.glcf.umd.edu/glcf/Global_Land_Cover/Asia-Pacific/ap-latlong-1km-landcover/ap-latlong-1km-landcover.bsq.gz" TargetMode="External"/><Relationship Id="rId418" Type="http://schemas.openxmlformats.org/officeDocument/2006/relationships/hyperlink" Target="http://docs.scipy.org/doc/scipy/reference/generated/scipy.sparse.coo_matrix.html" TargetMode="External"/><Relationship Id="rId625" Type="http://schemas.openxmlformats.org/officeDocument/2006/relationships/hyperlink" Target="https://python-blishten.c9users.io/" TargetMode="External"/><Relationship Id="rId832" Type="http://schemas.openxmlformats.org/officeDocument/2006/relationships/hyperlink" Target="http://earthengine.google.org/" TargetMode="External"/><Relationship Id="rId1048" Type="http://schemas.openxmlformats.org/officeDocument/2006/relationships/hyperlink" Target="http://www.cloudera.com/content/cloudera/en/resources/library/training/introduction-to-apache-hive.html" TargetMode="External"/><Relationship Id="rId1255" Type="http://schemas.openxmlformats.org/officeDocument/2006/relationships/hyperlink" Target="http://docs.dojocampus.org/dijit/info" TargetMode="External"/><Relationship Id="rId1462" Type="http://schemas.openxmlformats.org/officeDocument/2006/relationships/hyperlink" Target="https://github.com/andrewcottam/web_apps/commit/da66e68026fa47b965d6e6b10370a6dc04e41b45" TargetMode="External"/><Relationship Id="rId264" Type="http://schemas.openxmlformats.org/officeDocument/2006/relationships/image" Target="media/image25.jpeg"/><Relationship Id="rId471" Type="http://schemas.openxmlformats.org/officeDocument/2006/relationships/hyperlink" Target="https://github.com/andrewcottam/geeImageServer/blob/c2ef529ff935aa267bb7953f3c45a76e6cba40a6/server.py" TargetMode="External"/><Relationship Id="rId1115" Type="http://schemas.openxmlformats.org/officeDocument/2006/relationships/hyperlink" Target="https://community.c9.io/t/the-uploaded-file-exceeds-the-upload-max-filesize-directive-in-php-ini/2894/2" TargetMode="External"/><Relationship Id="rId1322" Type="http://schemas.openxmlformats.org/officeDocument/2006/relationships/hyperlink" Target="https://www.mapbox.com/help/how-analysis-works/" TargetMode="External"/><Relationship Id="rId59" Type="http://schemas.openxmlformats.org/officeDocument/2006/relationships/hyperlink" Target="http://protectedplanet.net/sites/2574" TargetMode="External"/><Relationship Id="rId124" Type="http://schemas.openxmlformats.org/officeDocument/2006/relationships/hyperlink" Target="http://desktop.arcgis.com/en/arcmap/10.3/manage-data/raster-and-images/key-concepts-of-raster-dataset-color-maps.htm" TargetMode="External"/><Relationship Id="rId569" Type="http://schemas.openxmlformats.org/officeDocument/2006/relationships/hyperlink" Target="file:///E:\cottaan\Documents\GitHub\general\leaflet_map\references.html" TargetMode="External"/><Relationship Id="rId776" Type="http://schemas.openxmlformats.org/officeDocument/2006/relationships/hyperlink" Target="https://github.com/andrewcottam/ArcGIS-Geoprocessing-Scripts/blob/master/src/UpdateWaterClass.py" TargetMode="External"/><Relationship Id="rId983" Type="http://schemas.openxmlformats.org/officeDocument/2006/relationships/hyperlink" Target="http://cloudera.com/content/cloudera/en/training/courses/developer-training.html" TargetMode="External"/><Relationship Id="rId1199" Type="http://schemas.openxmlformats.org/officeDocument/2006/relationships/hyperlink" Target="https://www.coursera.org/learn/machine-learning/lecture/2DKxQ/normal-equation" TargetMode="External"/><Relationship Id="rId1627" Type="http://schemas.openxmlformats.org/officeDocument/2006/relationships/hyperlink" Target="http://help.arcgis.com/en/arcgisdesktop/10.0/help/index.html" TargetMode="External"/><Relationship Id="rId331" Type="http://schemas.openxmlformats.org/officeDocument/2006/relationships/image" Target="media/image32.png"/><Relationship Id="rId429" Type="http://schemas.openxmlformats.org/officeDocument/2006/relationships/hyperlink" Target="http://dopa-services.jrc.ec.europa.eu/services/especies/get_pa_species_list2?wdpa_id=785&amp;rlstatus=EN&amp;format=json" TargetMode="External"/><Relationship Id="rId636" Type="http://schemas.openxmlformats.org/officeDocument/2006/relationships/hyperlink" Target="https://docs.c9.io/docs/running-your-own-ssh-workspace" TargetMode="External"/><Relationship Id="rId1059" Type="http://schemas.openxmlformats.org/officeDocument/2006/relationships/hyperlink" Target="https://cwiki.apache.org/confluence/display/Hive/LanguageManual+DML" TargetMode="External"/><Relationship Id="rId1266" Type="http://schemas.openxmlformats.org/officeDocument/2006/relationships/hyperlink" Target="http://www.sitepen.com/blog/2013/05/22/dojofaq-mouse-event-properties/" TargetMode="External"/><Relationship Id="rId1473" Type="http://schemas.openxmlformats.org/officeDocument/2006/relationships/image" Target="media/image173.png"/><Relationship Id="rId843" Type="http://schemas.openxmlformats.org/officeDocument/2006/relationships/hyperlink" Target="https://github.com/andrewcottam/water_detection_python_scripts/commit/7a44b03ea9a1ee9d6244817d38ca77e792a67842" TargetMode="External"/><Relationship Id="rId1126" Type="http://schemas.openxmlformats.org/officeDocument/2006/relationships/hyperlink" Target="http://www.postgresql.org/ftp/odbc/versions/msi/)" TargetMode="External"/><Relationship Id="rId275" Type="http://schemas.openxmlformats.org/officeDocument/2006/relationships/hyperlink" Target="http://www.iucnredlist.org/details/4265/0" TargetMode="External"/><Relationship Id="rId482" Type="http://schemas.openxmlformats.org/officeDocument/2006/relationships/hyperlink" Target="https://github.com/esri/koop" TargetMode="External"/><Relationship Id="rId703" Type="http://schemas.openxmlformats.org/officeDocument/2006/relationships/image" Target="media/image57.png"/><Relationship Id="rId910" Type="http://schemas.openxmlformats.org/officeDocument/2006/relationships/hyperlink" Target="https://docs.google.com/presentation/d/1HSUHjGc9ZWTv-gCIr_BHhX2BlVHxGis_F7vKl_pInjI/edit" TargetMode="External"/><Relationship Id="rId1333" Type="http://schemas.openxmlformats.org/officeDocument/2006/relationships/hyperlink" Target="mailto:a.cottam@gmail.com" TargetMode="External"/><Relationship Id="rId1540" Type="http://schemas.openxmlformats.org/officeDocument/2006/relationships/hyperlink" Target="https://help.github.com/articles/files-that-start-with-an-underscore-are-missing/" TargetMode="External"/><Relationship Id="rId1638" Type="http://schemas.openxmlformats.org/officeDocument/2006/relationships/hyperlink" Target="https://console.aws.amazon.com/ses/home" TargetMode="External"/><Relationship Id="rId135" Type="http://schemas.openxmlformats.org/officeDocument/2006/relationships/image" Target="media/image11.jpeg"/><Relationship Id="rId342" Type="http://schemas.openxmlformats.org/officeDocument/2006/relationships/hyperlink" Target="https://datamarket.azure.com/" TargetMode="External"/><Relationship Id="rId787" Type="http://schemas.openxmlformats.org/officeDocument/2006/relationships/hyperlink" Target="https://github.com/andrewcottam/postgis_scripts/blob/master/water%20validation%20stratify%20by%20grid_feng.sql" TargetMode="External"/><Relationship Id="rId994" Type="http://schemas.openxmlformats.org/officeDocument/2006/relationships/hyperlink" Target="http://www.youtube.com/watch?v=i0FCn889ucs" TargetMode="External"/><Relationship Id="rId1400" Type="http://schemas.openxmlformats.org/officeDocument/2006/relationships/hyperlink" Target="https://web-apps-blishten.c9users.io/tileserver-php-master/tileserver.php" TargetMode="External"/><Relationship Id="rId202" Type="http://schemas.openxmlformats.org/officeDocument/2006/relationships/image" Target="media/image22.png"/><Relationship Id="rId647" Type="http://schemas.openxmlformats.org/officeDocument/2006/relationships/hyperlink" Target="https://hub.docker.com/u/cloud9/" TargetMode="External"/><Relationship Id="rId85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277" Type="http://schemas.openxmlformats.org/officeDocument/2006/relationships/hyperlink" Target="http://dojotoolkit.org/reference-guide/dijit/themes.html" TargetMode="External"/><Relationship Id="rId1484" Type="http://schemas.openxmlformats.org/officeDocument/2006/relationships/hyperlink" Target="https://web-apps-blishten.c9users.io/tilemaker/bern_tiles/13/4265/2883.pbf" TargetMode="External"/><Relationship Id="rId286" Type="http://schemas.openxmlformats.org/officeDocument/2006/relationships/hyperlink" Target="https://groups.google.com/forum/" TargetMode="External"/><Relationship Id="rId493" Type="http://schemas.openxmlformats.org/officeDocument/2006/relationships/hyperlink" Target="file:///\\BECKINSALE\export\WDPA_June_2016_FLAT" TargetMode="External"/><Relationship Id="rId507" Type="http://schemas.openxmlformats.org/officeDocument/2006/relationships/hyperlink" Target="http://help.arcgis.com/en/webapi/javascript/arcgis/help/jsapi_start.htm" TargetMode="External"/><Relationship Id="rId714" Type="http://schemas.openxmlformats.org/officeDocument/2006/relationships/hyperlink" Target="https://cloud.google.com/appengine/docs/quotas" TargetMode="External"/><Relationship Id="rId921" Type="http://schemas.openxmlformats.org/officeDocument/2006/relationships/hyperlink" Target="https://andrewcottam.cartodb.com/api/v2/sql?q=select%20*%20from%20countries%20where%20iso3='MYS'&amp;format=GeoJSON" TargetMode="External"/><Relationship Id="rId1137" Type="http://schemas.openxmlformats.org/officeDocument/2006/relationships/hyperlink" Target="http://thunderheadxpler.blogspot.it/2013/05/bigdata-launch-cdh-on-ec2-from-arcmap.html" TargetMode="External"/><Relationship Id="rId1344" Type="http://schemas.openxmlformats.org/officeDocument/2006/relationships/hyperlink" Target="http://toblerity.org/fiona/manual.html" TargetMode="External"/><Relationship Id="rId1551" Type="http://schemas.openxmlformats.org/officeDocument/2006/relationships/hyperlink" Target="https://github.com/Esri/spatial-framework-for-hadoop" TargetMode="External"/><Relationship Id="rId50" Type="http://schemas.openxmlformats.org/officeDocument/2006/relationships/hyperlink" Target="http://gbif.blogspot.it/" TargetMode="External"/><Relationship Id="rId146" Type="http://schemas.openxmlformats.org/officeDocument/2006/relationships/image" Target="media/image16.png"/><Relationship Id="rId353" Type="http://schemas.openxmlformats.org/officeDocument/2006/relationships/hyperlink" Target="http://www.flickr.com/services/api/explore/flickr.photos.search" TargetMode="External"/><Relationship Id="rId560" Type="http://schemas.openxmlformats.org/officeDocument/2006/relationships/hyperlink" Target="https://code.google.com/r/edmundcrewe-proxypatch/source/browse/django_cas/tests/cas_tests.py" TargetMode="External"/><Relationship Id="rId798" Type="http://schemas.openxmlformats.org/officeDocument/2006/relationships/hyperlink" Target="file:///E:\cottaan\My%20Documents\ArcGIS\Google%20Earth%20Engine%20Downloads\final%20validation%20results" TargetMode="External"/><Relationship Id="rId1190" Type="http://schemas.openxmlformats.org/officeDocument/2006/relationships/hyperlink" Target="http://stackoverflow.com/questions/36659453/intel-mkl-fatal-error-cannot-load-libmkl-avx2-so-or-libmkl-def-so" TargetMode="External"/><Relationship Id="rId1204" Type="http://schemas.openxmlformats.org/officeDocument/2006/relationships/hyperlink" Target="https://www.udacity.com/course/deep-learning--ud730" TargetMode="External"/><Relationship Id="rId1411" Type="http://schemas.openxmlformats.org/officeDocument/2006/relationships/hyperlink" Target="http://selection.datavisualization.ch/" TargetMode="External"/><Relationship Id="rId213" Type="http://schemas.openxmlformats.org/officeDocument/2006/relationships/hyperlink" Target="https://my.esri.com/" TargetMode="External"/><Relationship Id="rId420" Type="http://schemas.openxmlformats.org/officeDocument/2006/relationships/hyperlink" Target="http://docs.scipy.org/doc/numpy/reference/arrays.classes.html" TargetMode="External"/><Relationship Id="rId658" Type="http://schemas.openxmlformats.org/officeDocument/2006/relationships/hyperlink" Target="http://db-server-blishten.c9users.io/geoserver" TargetMode="External"/><Relationship Id="rId865" Type="http://schemas.openxmlformats.org/officeDocument/2006/relationships/hyperlink" Target="https://www.google.com/fusiontables/DataSource?docid=1iaDSeBv1p13wlwcB7wG4cMMpWF5URPE-bmOWUGD1" TargetMode="External"/><Relationship Id="rId1050" Type="http://schemas.openxmlformats.org/officeDocument/2006/relationships/hyperlink" Target="https://cwiki.apache.org/confluence/display/Hive/HBaseIntegration" TargetMode="External"/><Relationship Id="rId1288" Type="http://schemas.openxmlformats.org/officeDocument/2006/relationships/hyperlink" Target="http://help.arcgis.com/en/webapi/javascript/arcgis/help/jsapi/api_codeassist.htm" TargetMode="External"/><Relationship Id="rId1495" Type="http://schemas.openxmlformats.org/officeDocument/2006/relationships/hyperlink" Target="https://www.virtualbox.org/wiki/Downloads" TargetMode="External"/><Relationship Id="rId1509" Type="http://schemas.openxmlformats.org/officeDocument/2006/relationships/hyperlink" Target="http://www.nathankerr.com/projects/parallel-gis-processing/alternative_approaches_to_parallel_gis_processing.pdf" TargetMode="External"/><Relationship Id="rId297" Type="http://schemas.openxmlformats.org/officeDocument/2006/relationships/hyperlink" Target="http://www.postgresql.org/docs/8.3/static/runtime-config-client.html" TargetMode="External"/><Relationship Id="rId518" Type="http://schemas.openxmlformats.org/officeDocument/2006/relationships/hyperlink" Target="http://help.arcgis.com/en/webapi/javascript/arcgis/help/jssamples_start.htm" TargetMode="External"/><Relationship Id="rId725" Type="http://schemas.openxmlformats.org/officeDocument/2006/relationships/image" Target="media/image64.png"/><Relationship Id="rId932" Type="http://schemas.openxmlformats.org/officeDocument/2006/relationships/hyperlink" Target="http://data.aad.gov.au/aadc/calc/dms_decimal.cfm" TargetMode="External"/><Relationship Id="rId1148" Type="http://schemas.openxmlformats.org/officeDocument/2006/relationships/hyperlink" Target="http://resourcesbeta.arcgis.com/en/help/pdf/whats_new_in_arcgis.pdf" TargetMode="External"/><Relationship Id="rId1355" Type="http://schemas.openxmlformats.org/officeDocument/2006/relationships/hyperlink" Target="https://pypi.python.org/pypi/moviepy/0.2.1.6.4" TargetMode="External"/><Relationship Id="rId1562" Type="http://schemas.openxmlformats.org/officeDocument/2006/relationships/image" Target="media/image180.png"/><Relationship Id="rId157" Type="http://schemas.openxmlformats.org/officeDocument/2006/relationships/hyperlink" Target="http://www.gis.usu.edu/~chrisg/python/2009/docs/gdal_win.pdf" TargetMode="External"/><Relationship Id="rId364" Type="http://schemas.openxmlformats.org/officeDocument/2006/relationships/hyperlink" Target="http://www.flickr.com/photos/smithsonianwild/with/5178330866/" TargetMode="External"/><Relationship Id="rId1008" Type="http://schemas.openxmlformats.org/officeDocument/2006/relationships/hyperlink" Target="http://hadoop.apache.org/docs/r0.20.0/hdfs_shell.html" TargetMode="External"/><Relationship Id="rId1215" Type="http://schemas.openxmlformats.org/officeDocument/2006/relationships/hyperlink" Target="https://www.tensorflow.org/api_docs/python/tf/name_scope" TargetMode="External"/><Relationship Id="rId1422" Type="http://schemas.openxmlformats.org/officeDocument/2006/relationships/hyperlink" Target="https://blogs.esri.com/esri/arcgis/2015/12/02/understanding-esri-vector-basemap-file-structure/" TargetMode="External"/><Relationship Id="rId61" Type="http://schemas.openxmlformats.org/officeDocument/2006/relationships/hyperlink" Target="http://mdgs.un.org/unsd/mdg/Metadata.aspx?IndicatorId=0&amp;SeriesId=784" TargetMode="External"/><Relationship Id="rId571" Type="http://schemas.openxmlformats.org/officeDocument/2006/relationships/hyperlink" Target="https://api.elsevier.com/content/search/scidir?query=water&amp;apiKey=700793c78c8fb1d736eb7030bb874bda&amp;httpAccept=application/json" TargetMode="External"/><Relationship Id="rId669" Type="http://schemas.openxmlformats.org/officeDocument/2006/relationships/hyperlink" Target="https://github.com/zweiven/remotebiodiversity" TargetMode="External"/><Relationship Id="rId876" Type="http://schemas.openxmlformats.org/officeDocument/2006/relationships/hyperlink" Target="https://code.google.com/apis/console" TargetMode="External"/><Relationship Id="rId1299" Type="http://schemas.openxmlformats.org/officeDocument/2006/relationships/hyperlink" Target="https://gitter.im/Leaflet/Leaflet"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datatype-enum.html" TargetMode="External"/><Relationship Id="rId431" Type="http://schemas.openxmlformats.org/officeDocument/2006/relationships/hyperlink" Target="http://docs.sencha.com/ext-js/3-4/" TargetMode="External"/><Relationship Id="rId529" Type="http://schemas.openxmlformats.org/officeDocument/2006/relationships/hyperlink" Target="https://github.com/r3mi/poly2tri.js" TargetMode="External"/><Relationship Id="rId736" Type="http://schemas.openxmlformats.org/officeDocument/2006/relationships/image" Target="media/image69.png"/><Relationship Id="rId1061" Type="http://schemas.openxmlformats.org/officeDocument/2006/relationships/hyperlink" Target="https://github.com/Esri/spatial-framework-for-hadoop" TargetMode="External"/><Relationship Id="rId1159" Type="http://schemas.openxmlformats.org/officeDocument/2006/relationships/hyperlink" Target="http://pydev.org/download.html" TargetMode="External"/><Relationship Id="rId1366" Type="http://schemas.openxmlformats.org/officeDocument/2006/relationships/hyperlink" Target="https://storage.googleapis.com/tensorflow/linux/cpu/tensorflow-1.1.0-cp27-none-linux_x86_64.whl" TargetMode="External"/><Relationship Id="rId168" Type="http://schemas.openxmlformats.org/officeDocument/2006/relationships/hyperlink" Target="http://gis.stackexchange.com/questions/233/how-to-get-raster-image-as-array-in-python-with-arcgis" TargetMode="External"/><Relationship Id="rId943" Type="http://schemas.openxmlformats.org/officeDocument/2006/relationships/hyperlink" Target="https://www.picloud.com/accounts/start/" TargetMode="External"/><Relationship Id="rId1019" Type="http://schemas.openxmlformats.org/officeDocument/2006/relationships/hyperlink" Target="http://hadoop-m2:50070/webhdfs/v1/user/cottaan?op=LISTSTATUS" TargetMode="External"/><Relationship Id="rId1573" Type="http://schemas.openxmlformats.org/officeDocument/2006/relationships/hyperlink" Target="http://especies.gvm.ies.jrc.it" TargetMode="External"/><Relationship Id="rId72" Type="http://schemas.openxmlformats.org/officeDocument/2006/relationships/hyperlink" Target="https://www.openstreetmap.org/relation/2766120" TargetMode="External"/><Relationship Id="rId375" Type="http://schemas.openxmlformats.org/officeDocument/2006/relationships/image" Target="media/image37.png"/><Relationship Id="rId582" Type="http://schemas.openxmlformats.org/officeDocument/2006/relationships/hyperlink" Target="http://api.flickr.com/services/rest/?format=json&amp;method=flickr.photos.search&amp;text=wibble&amp;api_key=6d3e521646cdd1391a6dee32d8e54d62" TargetMode="External"/><Relationship Id="rId803" Type="http://schemas.openxmlformats.org/officeDocument/2006/relationships/image" Target="media/image90.png"/><Relationship Id="rId1226" Type="http://schemas.openxmlformats.org/officeDocument/2006/relationships/hyperlink" Target="http://h05-prod-vm100.jrc.it:8080/geoserver/web/" TargetMode="External"/><Relationship Id="rId1433" Type="http://schemas.openxmlformats.org/officeDocument/2006/relationships/hyperlink" Target="http://www.openstreetmap.org/way/188491114" TargetMode="External"/><Relationship Id="rId1640" Type="http://schemas.openxmlformats.org/officeDocument/2006/relationships/hyperlink" Target="http://ehabitat-wps.jrc.ec.europa.eu/eSpecies/geeClient.html?wdpaid=8810" TargetMode="External"/><Relationship Id="rId3" Type="http://schemas.openxmlformats.org/officeDocument/2006/relationships/styles" Target="styles.xml"/><Relationship Id="rId235" Type="http://schemas.openxmlformats.org/officeDocument/2006/relationships/hyperlink" Target="http://www.cs.stanford.edu/people/ang//papers/nips06-mapreducemulticore.pdf" TargetMode="External"/><Relationship Id="rId442" Type="http://schemas.openxmlformats.org/officeDocument/2006/relationships/hyperlink" Target="http://postgresql.1045698.n5.nabble.com/COMMENT-on-function-s-arguments-td5712337.html" TargetMode="External"/><Relationship Id="rId887" Type="http://schemas.openxmlformats.org/officeDocument/2006/relationships/hyperlink" Target="https://developers.google.com/earth-engine/python_install_manual" TargetMode="External"/><Relationship Id="rId1072" Type="http://schemas.openxmlformats.org/officeDocument/2006/relationships/hyperlink" Target="http://www.yourkit.com/" TargetMode="External"/><Relationship Id="rId1500" Type="http://schemas.openxmlformats.org/officeDocument/2006/relationships/hyperlink" Target="http://stackoverflow.com/questions/18578244/displaying-elements-other-than-fullscreen-element-html5-fullscreen-api" TargetMode="External"/><Relationship Id="rId302" Type="http://schemas.openxmlformats.org/officeDocument/2006/relationships/hyperlink" Target="http://resources.arcgis.com/en/help/main/10.2/index.html" TargetMode="External"/><Relationship Id="rId747" Type="http://schemas.openxmlformats.org/officeDocument/2006/relationships/image" Target="media/image80.png"/><Relationship Id="rId95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377" Type="http://schemas.openxmlformats.org/officeDocument/2006/relationships/hyperlink" Target="http://www.ee.surrey.ac.uk/Teaching/Unix/unixintro.html" TargetMode="External"/><Relationship Id="rId1584" Type="http://schemas.openxmlformats.org/officeDocument/2006/relationships/hyperlink" Target="http://www.cc.cec/" TargetMode="External"/><Relationship Id="rId83" Type="http://schemas.openxmlformats.org/officeDocument/2006/relationships/hyperlink" Target="http://esa.un.org/unpd/wpp/" TargetMode="External"/><Relationship Id="rId179" Type="http://schemas.openxmlformats.org/officeDocument/2006/relationships/hyperlink" Target="http://www.postgresql.org/docs/8.3/static/indexes-types.html" TargetMode="External"/><Relationship Id="rId386" Type="http://schemas.openxmlformats.org/officeDocument/2006/relationships/hyperlink" Target="http://sedac.ciesin.columbia.edu/downloads/docs/groads/groadsv1_methods.pdf" TargetMode="External"/><Relationship Id="rId593" Type="http://schemas.openxmlformats.org/officeDocument/2006/relationships/hyperlink" Target="https://api.protectedplanet.net/documentation" TargetMode="External"/><Relationship Id="rId607"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14" Type="http://schemas.openxmlformats.org/officeDocument/2006/relationships/hyperlink" Target="http://www.baruch.cuny.edu/geoportal/data/esri/esri_intl.htm" TargetMode="External"/><Relationship Id="rId1237"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444" Type="http://schemas.openxmlformats.org/officeDocument/2006/relationships/hyperlink" Target="../../../Pictures/VectorTilesComparison.gif" TargetMode="External"/><Relationship Id="rId246" Type="http://schemas.openxmlformats.org/officeDocument/2006/relationships/hyperlink" Target="http://www.sciencemag.org/content/342/6160/803.full" TargetMode="External"/><Relationship Id="rId453" Type="http://schemas.openxmlformats.org/officeDocument/2006/relationships/hyperlink" Target="http://h03-dev-vm7/cgi-bin/eSpecies/pa/specieslist/785" TargetMode="External"/><Relationship Id="rId660" Type="http://schemas.openxmlformats.org/officeDocument/2006/relationships/hyperlink" Target="https://db-server-blishten.c9users.io/phppgadmin/" TargetMode="External"/><Relationship Id="rId898" Type="http://schemas.openxmlformats.org/officeDocument/2006/relationships/image" Target="media/image126.png"/><Relationship Id="rId1083" Type="http://schemas.openxmlformats.org/officeDocument/2006/relationships/hyperlink" Target="http://training.cloudera.com/elearning/impala/" TargetMode="External"/><Relationship Id="rId1290" Type="http://schemas.openxmlformats.org/officeDocument/2006/relationships/hyperlink" Target="http://dojo-toolkit.33424.n3.nabble.com/Fwd-How-to-send-a-jsonp-request-to-server-in-dojo-toolkit-td3993684.html" TargetMode="External"/><Relationship Id="rId1304" Type="http://schemas.openxmlformats.org/officeDocument/2006/relationships/hyperlink" Target="https://developer.mozilla.org/en-US/docs/Web/API/MouseEvent" TargetMode="External"/><Relationship Id="rId1511" Type="http://schemas.openxmlformats.org/officeDocument/2006/relationships/hyperlink" Target="https://plus.google.com/116969159384245484847/posts/6SXDRWXFWkN" TargetMode="External"/><Relationship Id="rId106" Type="http://schemas.openxmlformats.org/officeDocument/2006/relationships/hyperlink" Target="http://earth-info.nga.mil/GandG/coordsys/grids/universal_grid_system.html" TargetMode="External"/><Relationship Id="rId313" Type="http://schemas.openxmlformats.org/officeDocument/2006/relationships/hyperlink" Target="http://blogs.esri.com/esri/arcgis/2012/06/15/be-successful-overlaying-large-complex-datasets-in-geoprocessing/" TargetMode="External"/><Relationship Id="rId758" Type="http://schemas.openxmlformats.org/officeDocument/2006/relationships/hyperlink" Target="https://github.com/andrewcottam/water_detection_python_scripts/blob/master/createWaterPoints.py" TargetMode="External"/><Relationship Id="rId965" Type="http://schemas.openxmlformats.org/officeDocument/2006/relationships/hyperlink" Target="http://www.cloudera.com/content/cloudera/en/resources/library/training/cloudera-essentials-for-apache-hadoop-5-of-6-preparing-your-data-center-for-hadoop.html" TargetMode="External"/><Relationship Id="rId115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88" Type="http://schemas.openxmlformats.org/officeDocument/2006/relationships/hyperlink" Target="httpd:%20get%20''%20for%20139.191.147.152%20%20%20%20--%20HOORAY%20THIS%20IS%20MY%20DESKTOP%20MACHINE!" TargetMode="External"/><Relationship Id="rId1595" Type="http://schemas.openxmlformats.org/officeDocument/2006/relationships/hyperlink" Target="http://www.cc.cec/itservices/en/content/access-internet" TargetMode="External"/><Relationship Id="rId1609" Type="http://schemas.openxmlformats.org/officeDocument/2006/relationships/hyperlink" Target="ftp://h05-ftp.jrc.it/cottaan" TargetMode="External"/><Relationship Id="rId10" Type="http://schemas.openxmlformats.org/officeDocument/2006/relationships/hyperlink" Target="http://localhost/pa5.php" TargetMode="External"/><Relationship Id="rId94" Type="http://schemas.openxmlformats.org/officeDocument/2006/relationships/hyperlink" Target="http://earthobservatory.nasa.gov/IOTD/view.php?id=81210&amp;src=share" TargetMode="External"/><Relationship Id="rId397" Type="http://schemas.openxmlformats.org/officeDocument/2006/relationships/hyperlink" Target="file:///C:\Users\cottaan\AppData\Roaming\Microsoft\Word\httpd.conf%20or%20apache2.conf%20files:" TargetMode="External"/><Relationship Id="rId520" Type="http://schemas.openxmlformats.org/officeDocument/2006/relationships/hyperlink" Target="http://forums.arcgis.com/threads/29384-Aptana-3.0-JSAPI-code-assist" TargetMode="External"/><Relationship Id="rId618" Type="http://schemas.openxmlformats.org/officeDocument/2006/relationships/hyperlink" Target="https://www.worldtides.info/apidocs" TargetMode="External"/><Relationship Id="rId825" Type="http://schemas.openxmlformats.org/officeDocument/2006/relationships/hyperlink" Target="https://github.com/andrewcottam/postgis_scripts/blob/master/water_trends_by_country.sql" TargetMode="External"/><Relationship Id="rId1248" Type="http://schemas.openxmlformats.org/officeDocument/2006/relationships/hyperlink" Target="http://www.vogella.com/tutorials/JUnit/article.html" TargetMode="External"/><Relationship Id="rId1455" Type="http://schemas.openxmlformats.org/officeDocument/2006/relationships/hyperlink" Target="https://console.cloud.google.com/storage/browser/geeimageserver.appspot.com/vectorTiles/wdpa_africa/?project=geeimageserver" TargetMode="External"/><Relationship Id="rId257" Type="http://schemas.openxmlformats.org/officeDocument/2006/relationships/hyperlink" Target="http://ecat-dev.gbif.org/checklist/1007" TargetMode="External"/><Relationship Id="rId464" Type="http://schemas.openxmlformats.org/officeDocument/2006/relationships/hyperlink" Target="http://h03-dev-vm7/cgi-bin/eSpecies/quadkey/132320330232030/specieslist" TargetMode="External"/><Relationship Id="rId1010" Type="http://schemas.openxmlformats.org/officeDocument/2006/relationships/hyperlink" Target="http://developer.yahoo.com/hadoop/tutorial/module2.html" TargetMode="External"/><Relationship Id="rId1094" Type="http://schemas.openxmlformats.org/officeDocument/2006/relationships/hyperlink" Target="https://github.com/andrewcottam/apache-hive-files/blob/master/species_preprocessing_2.sql" TargetMode="External"/><Relationship Id="rId1108" Type="http://schemas.openxmlformats.org/officeDocument/2006/relationships/hyperlink" Target="http://www.postgresql.org/docs/9.3/static/reference-client.html" TargetMode="External"/><Relationship Id="rId1315" Type="http://schemas.openxmlformats.org/officeDocument/2006/relationships/hyperlink" Target="https://github.com/lukasmartinelli/mapbox-gl-inspect" TargetMode="External"/><Relationship Id="rId117" Type="http://schemas.openxmlformats.org/officeDocument/2006/relationships/hyperlink" Target="https://storage.googleapis.com/global-surface-water/maptiles/occurrence/8/125/116.png" TargetMode="External"/><Relationship Id="rId671" Type="http://schemas.openxmlformats.org/officeDocument/2006/relationships/image" Target="media/image54.png"/><Relationship Id="rId769" Type="http://schemas.openxmlformats.org/officeDocument/2006/relationships/hyperlink" Target="https://github.com/andrewcottam/water_detection_python_scripts/blob/master/comparePixelValues.py" TargetMode="External"/><Relationship Id="rId976" Type="http://schemas.openxmlformats.org/officeDocument/2006/relationships/hyperlink" Target="http://www.cloudera.com/content/cloudera/en/resources/library/training/cloudera-manager-training-part-ii.html" TargetMode="External"/><Relationship Id="rId1399" Type="http://schemas.openxmlformats.org/officeDocument/2006/relationships/hyperlink" Target="https://github.com/klokantech/tileserver-php" TargetMode="External"/><Relationship Id="rId324"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1" Type="http://schemas.openxmlformats.org/officeDocument/2006/relationships/hyperlink" Target="https://www.google.com/fusiontables/DataSource?docid=1lisIMTpH5slOpRNJQa3OnGRY2TFoS8ue-k2BVJRr" TargetMode="External"/><Relationship Id="rId629" Type="http://schemas.openxmlformats.org/officeDocument/2006/relationships/hyperlink" Target="https://community.c9.io/t/workspace-stuck-in-the-archiving-state-with-migration-note/14235" TargetMode="External"/><Relationship Id="rId1161" Type="http://schemas.openxmlformats.org/officeDocument/2006/relationships/hyperlink" Target="http://mevenide.codehaus.org/release/eclipse/update" TargetMode="External"/><Relationship Id="rId1259" Type="http://schemas.openxmlformats.org/officeDocument/2006/relationships/hyperlink" Target="http://forums.arcgis.com/threads/54832-custom-dojo-build" TargetMode="External"/><Relationship Id="rId1466" Type="http://schemas.openxmlformats.org/officeDocument/2006/relationships/image" Target="media/image169.png"/><Relationship Id="rId836" Type="http://schemas.openxmlformats.org/officeDocument/2006/relationships/hyperlink" Target="https://code.earthengine.google.com/084362af5b55a6ef40b1112f8d3dc840" TargetMode="External"/><Relationship Id="rId1021" Type="http://schemas.openxmlformats.org/officeDocument/2006/relationships/hyperlink" Target="http://wiki.apache.org/hadoop/HadoopMapReduce" TargetMode="External"/><Relationship Id="rId1119" Type="http://schemas.openxmlformats.org/officeDocument/2006/relationships/hyperlink" Target="http://lwn.net/Articles/400629/" TargetMode="External"/><Relationship Id="rId903" Type="http://schemas.openxmlformats.org/officeDocument/2006/relationships/image" Target="media/image127.png"/><Relationship Id="rId1326" Type="http://schemas.openxmlformats.org/officeDocument/2006/relationships/image" Target="media/image157.png"/><Relationship Id="rId1533" Type="http://schemas.openxmlformats.org/officeDocument/2006/relationships/hyperlink" Target="https://help.github.com/articles/merging-an-upstream-repository-into-your-fork/" TargetMode="External"/><Relationship Id="rId32" Type="http://schemas.openxmlformats.org/officeDocument/2006/relationships/hyperlink" Target="http://protectedplanet.net/help" TargetMode="External"/><Relationship Id="rId1600" Type="http://schemas.openxmlformats.org/officeDocument/2006/relationships/hyperlink" Target="http://atoz.ebsco.com/Titles/K09328?lang=en&amp;lang.menu=en&amp;lang.subject=en" TargetMode="External"/><Relationship Id="rId181" Type="http://schemas.openxmlformats.org/officeDocument/2006/relationships/hyperlink" Target="http://code.google.com/p/python-geohash/" TargetMode="External"/><Relationship Id="rId279" Type="http://schemas.openxmlformats.org/officeDocument/2006/relationships/hyperlink" Target="http://www.iucnredlist.org/details/177562/0" TargetMode="External"/><Relationship Id="rId486" Type="http://schemas.openxmlformats.org/officeDocument/2006/relationships/hyperlink" Target="http://leafletjs.com/features.html" TargetMode="External"/><Relationship Id="rId693" Type="http://schemas.openxmlformats.org/officeDocument/2006/relationships/hyperlink" Target="https://cloud.google.com/compute/docs/instances/adding-removing-ssh-keys" TargetMode="External"/><Relationship Id="rId139" Type="http://schemas.openxmlformats.org/officeDocument/2006/relationships/hyperlink" Target="http://help.arcgis.com/en/arcgisdesktop/10.0/help/index.html" TargetMode="External"/><Relationship Id="rId346" Type="http://schemas.openxmlformats.org/officeDocument/2006/relationships/hyperlink" Target="mailto:speciescharisma2@gmail.com" TargetMode="External"/><Relationship Id="rId553" Type="http://schemas.openxmlformats.org/officeDocument/2006/relationships/hyperlink" Target="https://intragate.ec.europa.eu/cas/login?service=http://localhost/bling" TargetMode="External"/><Relationship Id="rId760" Type="http://schemas.openxmlformats.org/officeDocument/2006/relationships/hyperlink" Target="https://github.com/andrewcottam/water_detection_python_scripts/blob/master/populateRandomField.py" TargetMode="External"/><Relationship Id="rId998" Type="http://schemas.openxmlformats.org/officeDocument/2006/relationships/hyperlink" Target="http://cloudera-manager.jrc.it:7180" TargetMode="External"/><Relationship Id="rId1183" Type="http://schemas.openxmlformats.org/officeDocument/2006/relationships/hyperlink" Target="http://docs.qgis.org/testing/en/docs/pyqgis_developer_cookbook/raster.html" TargetMode="External"/><Relationship Id="rId1390" Type="http://schemas.openxmlformats.org/officeDocument/2006/relationships/hyperlink" Target="http://fedoranews.org/alex/tutorial/rpm/3.shtml" TargetMode="External"/><Relationship Id="rId206" Type="http://schemas.openxmlformats.org/officeDocument/2006/relationships/hyperlink" Target="file:///E:\cottaan\My%20Documents\My%20FME%20Workspaces\ibex_species.fmw" TargetMode="External"/><Relationship Id="rId413" Type="http://schemas.openxmlformats.org/officeDocument/2006/relationships/hyperlink" Target="http://stackoverflow.com/questions/5481926/how-do-people-usually-implement-jsonp-in-python" TargetMode="External"/><Relationship Id="rId858"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43" Type="http://schemas.openxmlformats.org/officeDocument/2006/relationships/hyperlink" Target="http://wiki.apache.org/hadoop/Hbase/Shell" TargetMode="External"/><Relationship Id="rId1488" Type="http://schemas.openxmlformats.org/officeDocument/2006/relationships/hyperlink" Target="https://storage.googleapis.com/geeimageserver.appspot.com/vectorTiles/bern_tiles/13/4264/2882.pbf" TargetMode="External"/><Relationship Id="rId620" Type="http://schemas.openxmlformats.org/officeDocument/2006/relationships/hyperlink" Target="https://c9.io/" TargetMode="External"/><Relationship Id="rId718" Type="http://schemas.openxmlformats.org/officeDocument/2006/relationships/image" Target="media/image58.png"/><Relationship Id="rId925" Type="http://schemas.openxmlformats.org/officeDocument/2006/relationships/hyperlink" Target="http://citusdata.com/blog/63-real-time-sql-queries-on-hadoop" TargetMode="External"/><Relationship Id="rId1250" Type="http://schemas.openxmlformats.org/officeDocument/2006/relationships/hyperlink" Target="https://developer.mozilla.org/en-US/docs/Learn/JavaScript/Objects/Inheritance" TargetMode="External"/><Relationship Id="rId1348" Type="http://schemas.openxmlformats.org/officeDocument/2006/relationships/hyperlink" Target="https://pypi.python.org/packages/source/l/lxml/lxml-3.4.3.tar.gz" TargetMode="External"/><Relationship Id="rId1555" Type="http://schemas.openxmlformats.org/officeDocument/2006/relationships/hyperlink" Target="http://www.saddi.com/software/flup/dist/flup-1.0.2.tar.gz" TargetMode="External"/><Relationship Id="rId1110" Type="http://schemas.openxmlformats.org/officeDocument/2006/relationships/hyperlink" Target="https://help.ubuntu.com/community/PostgreSQL" TargetMode="External"/><Relationship Id="rId1208" Type="http://schemas.openxmlformats.org/officeDocument/2006/relationships/hyperlink" Target="http://www.dspguide.com/ch26/1.htm" TargetMode="External"/><Relationship Id="rId1415" Type="http://schemas.openxmlformats.org/officeDocument/2006/relationships/hyperlink" Target="http://spatialdemography.org/essential-python-geospatial-libraries/"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http://help.arcgis.com/en/webapi/javascript/arcgis/help/jsapi/arcgisdynamicmapservicelayer.htm" TargetMode="External"/><Relationship Id="rId270" Type="http://schemas.openxmlformats.org/officeDocument/2006/relationships/image" Target="media/image29.jpeg"/><Relationship Id="rId130" Type="http://schemas.openxmlformats.org/officeDocument/2006/relationships/hyperlink" Target="http://en.wikipedia.org/wiki/ISO_3166-1" TargetMode="External"/><Relationship Id="rId368" Type="http://schemas.openxmlformats.org/officeDocument/2006/relationships/hyperlink" Target="http://www.environment.nsw.gov.au/resources/nature/CurrentSpeciesList.pdf" TargetMode="External"/><Relationship Id="rId575"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782" Type="http://schemas.openxmlformats.org/officeDocument/2006/relationships/hyperlink" Target="https://github.com/andrewcottam/water_detection_python_scripts/blob/master/validateSWDBSites.py" TargetMode="External"/><Relationship Id="rId228" Type="http://schemas.openxmlformats.org/officeDocument/2006/relationships/hyperlink" Target="http://www.christof-strauch.de/nosqldbs.pdf" TargetMode="External"/><Relationship Id="rId435" Type="http://schemas.openxmlformats.org/officeDocument/2006/relationships/hyperlink" Target="http://webpy.org/cookbook/ssl" TargetMode="External"/><Relationship Id="rId642" Type="http://schemas.openxmlformats.org/officeDocument/2006/relationships/hyperlink" Target="https://yayprogramming.com/cloud9-with-ruby-on-rails-in-docker/" TargetMode="External"/><Relationship Id="rId1065" Type="http://schemas.openxmlformats.org/officeDocument/2006/relationships/hyperlink" Target="https://github.com/andrewcottam/jrc/commit/b77b94c35fec389d5f9a354969d561c741e8fbd3" TargetMode="External"/><Relationship Id="rId1272" Type="http://schemas.openxmlformats.org/officeDocument/2006/relationships/hyperlink" Target="https://dojotoolkit.org/documentation/tutorials/1.10/cdn/" TargetMode="External"/><Relationship Id="rId502" Type="http://schemas.openxmlformats.org/officeDocument/2006/relationships/hyperlink" Target="http://help.arcgis.com/en/webapi/javascript/arcgis/help/jshelp_start.htm" TargetMode="External"/><Relationship Id="rId947" Type="http://schemas.openxmlformats.org/officeDocument/2006/relationships/hyperlink" Target="http://www.picloud.com/docs/base_environment/1/installed/" TargetMode="External"/><Relationship Id="rId1132" Type="http://schemas.openxmlformats.org/officeDocument/2006/relationships/hyperlink" Target="http://desktop.arcgis.com/en/arcmap/latest/tools/conversion-toolbox/xslt-transformation.htm" TargetMode="External"/><Relationship Id="rId1577" Type="http://schemas.openxmlformats.org/officeDocument/2006/relationships/hyperlink" Target="https://ec.europa.eu/dgs/personnel_administration/open_applications/CV_Cand/index.cfm" TargetMode="External"/><Relationship Id="rId76" Type="http://schemas.openxmlformats.org/officeDocument/2006/relationships/hyperlink" Target="https://gis.stackexchange.com/questions/257401/mapbox-not-updating-from-osm/257411" TargetMode="External"/><Relationship Id="rId807" Type="http://schemas.openxmlformats.org/officeDocument/2006/relationships/image" Target="media/image94.png"/><Relationship Id="rId1437" Type="http://schemas.openxmlformats.org/officeDocument/2006/relationships/image" Target="media/image165.png"/><Relationship Id="rId1644" Type="http://schemas.openxmlformats.org/officeDocument/2006/relationships/hyperlink" Target="http://protectedplanet.net/sites/220101" TargetMode="External"/><Relationship Id="rId1504" Type="http://schemas.openxmlformats.org/officeDocument/2006/relationships/hyperlink" Target="https://www.digitalocean.com/community/tutorials/how-to-create-a-ssl-certificate-on-apache-for-ubuntu-14-04" TargetMode="External"/><Relationship Id="rId292" Type="http://schemas.openxmlformats.org/officeDocument/2006/relationships/hyperlink" Target="http://postgis.org/docs/ST_GeomFromGML.html" TargetMode="External"/><Relationship Id="rId597" Type="http://schemas.openxmlformats.org/officeDocument/2006/relationships/hyperlink" Target="http://ecat-dev.gbif.org/ws/usage/?id=116596410&amp;showVernaculars=en" TargetMode="External"/><Relationship Id="rId152" Type="http://schemas.openxmlformats.org/officeDocument/2006/relationships/hyperlink" Target="http://help.arcgis.com/en/webapps/flexviewer/extenthelper/flexviewer_extenthelper.html" TargetMode="External"/><Relationship Id="rId457" Type="http://schemas.openxmlformats.org/officeDocument/2006/relationships/hyperlink" Target="http://h03-dev-vm7/cgi-bin/eSpecies/bbox/25728,16008,27776,17032/pa/map/785" TargetMode="External"/><Relationship Id="rId1087" Type="http://schemas.openxmlformats.org/officeDocument/2006/relationships/hyperlink" Target="http://sqoop.apache.org/" TargetMode="External"/><Relationship Id="rId1294" Type="http://schemas.openxmlformats.org/officeDocument/2006/relationships/hyperlink" Target="https://developers.arcgis.com/javascript/jsapi/wmslayer-amd.html" TargetMode="External"/><Relationship Id="rId664" Type="http://schemas.openxmlformats.org/officeDocument/2006/relationships/image" Target="media/image52.png"/><Relationship Id="rId871" Type="http://schemas.openxmlformats.org/officeDocument/2006/relationships/hyperlink" Target="https://www.google.com/fusiontables/DataSource?dsrcid=implicit&amp;redirectPath=data&amp;usp=apps_start&amp;hl=en" TargetMode="External"/><Relationship Id="rId969" Type="http://schemas.openxmlformats.org/officeDocument/2006/relationships/hyperlink" Target="http://vimeo.com/7459498" TargetMode="External"/><Relationship Id="rId1599" Type="http://schemas.openxmlformats.org/officeDocument/2006/relationships/hyperlink" Target="http://elibrary.jrc.cec.eu.int/portal/journals" TargetMode="External"/><Relationship Id="rId317" Type="http://schemas.openxmlformats.org/officeDocument/2006/relationships/hyperlink" Target="http://help.arcgis.com/en/arcgisdesktop/10.0/help/index.html" TargetMode="External"/><Relationship Id="rId524" Type="http://schemas.openxmlformats.org/officeDocument/2006/relationships/hyperlink" Target="https://developer.mozilla.org/en/Canvas_tutorial/Compositing" TargetMode="External"/><Relationship Id="rId731" Type="http://schemas.openxmlformats.org/officeDocument/2006/relationships/hyperlink" Target="https://ee-api.appspot.com/5cb2a329782cb94ac335d42e0becf414" TargetMode="External"/><Relationship Id="rId1154"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61" Type="http://schemas.openxmlformats.org/officeDocument/2006/relationships/hyperlink" Target="https://github.com/mapbox/rasterio" TargetMode="External"/><Relationship Id="rId1459" Type="http://schemas.openxmlformats.org/officeDocument/2006/relationships/hyperlink" Target="http://gdunlop.github.io/Vector-tiles-remixed/" TargetMode="External"/><Relationship Id="rId98" Type="http://schemas.openxmlformats.org/officeDocument/2006/relationships/hyperlink" Target="http://landsat.usgs.gov/tools_L8_acquisition_calendar.php" TargetMode="External"/><Relationship Id="rId829" Type="http://schemas.openxmlformats.org/officeDocument/2006/relationships/image" Target="media/image105.png"/><Relationship Id="rId1014" Type="http://schemas.openxmlformats.org/officeDocument/2006/relationships/hyperlink" Target="http://hadoop.apache.org/docs/current/hadoop-project-dist/hadoop-common/FileSystemShell.html" TargetMode="External"/><Relationship Id="rId1221" Type="http://schemas.openxmlformats.org/officeDocument/2006/relationships/hyperlink" Target="https://www.kaggle.com/c/planet-understanding-the-amazon-from-space" TargetMode="External"/><Relationship Id="rId1319" Type="http://schemas.openxmlformats.org/officeDocument/2006/relationships/hyperlink" Target="https://mapzen.com/blog/tangram-labels/" TargetMode="External"/><Relationship Id="rId1526" Type="http://schemas.openxmlformats.org/officeDocument/2006/relationships/hyperlink" Target="https://github.com/kriszyp/xstyle.git"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13132" TargetMode="External"/><Relationship Id="rId381" Type="http://schemas.openxmlformats.org/officeDocument/2006/relationships/hyperlink" Target="http://blog.yhathq.com/posts/classification-using-knn-and-python.html" TargetMode="External"/><Relationship Id="rId241" Type="http://schemas.openxmlformats.org/officeDocument/2006/relationships/hyperlink" Target="http://h03-dev-vm7/cgi-bin/eSpecies/pa/pari/1078" TargetMode="External"/><Relationship Id="rId479" Type="http://schemas.openxmlformats.org/officeDocument/2006/relationships/hyperlink" Target="https://raw.github.com/andrewcottam/eSpecies-Client-Demo/master/data/kinabalu.geojson" TargetMode="External"/><Relationship Id="rId686" Type="http://schemas.openxmlformats.org/officeDocument/2006/relationships/hyperlink" Target="https://console.cloud.google.com/logs/" TargetMode="External"/><Relationship Id="rId893" Type="http://schemas.openxmlformats.org/officeDocument/2006/relationships/hyperlink" Target="https://groups.google.com/forum/?fromgroups=" TargetMode="External"/><Relationship Id="rId339" Type="http://schemas.openxmlformats.org/officeDocument/2006/relationships/hyperlink" Target="https://ajax.googleapis.com/ajax/services/search/images?v=1.0&amp;q=Gorilla%20gorilla" TargetMode="External"/><Relationship Id="rId546" Type="http://schemas.openxmlformats.org/officeDocument/2006/relationships/hyperlink" Target="https://intragate.ec.europa.eu/cas/login?service=http://localhost/test" TargetMode="External"/><Relationship Id="rId753" Type="http://schemas.openxmlformats.org/officeDocument/2006/relationships/hyperlink" Target="http://ehabitat-wps.jrc.ec.europa.eu/eSpecies/spectral_gee.html" TargetMode="External"/><Relationship Id="rId1176" Type="http://schemas.openxmlformats.org/officeDocument/2006/relationships/hyperlink" Target="http://localhost:8080/gee_spectral_library_builder/" TargetMode="External"/><Relationship Id="rId1383" Type="http://schemas.openxmlformats.org/officeDocument/2006/relationships/hyperlink" Target="http://www.tightvnc.com/winst.php" TargetMode="External"/><Relationship Id="rId101" Type="http://schemas.openxmlformats.org/officeDocument/2006/relationships/hyperlink" Target="https://sentinel.esa.int/web/sentinel/technical-guides/sentinel-2-msi/level-1c/cloud-masks" TargetMode="External"/><Relationship Id="rId406" Type="http://schemas.openxmlformats.org/officeDocument/2006/relationships/hyperlink" Target="http://h03-dev-vm7/cgi-bin/eSpecies.py/qk/3%20and%20returns%20the%20variable%20as%20a%20parameter%20in%20the%20GET%20method" TargetMode="External"/><Relationship Id="rId960" Type="http://schemas.openxmlformats.org/officeDocument/2006/relationships/hyperlink" Target="http://ajax.googleapis.com/ajax/libs/dojo/1.10.4/dojo/dojo.js" TargetMode="External"/><Relationship Id="rId1036" Type="http://schemas.openxmlformats.org/officeDocument/2006/relationships/hyperlink" Target="https://groups.google.com/a/cloudera.org/forum/" TargetMode="External"/><Relationship Id="rId1243" Type="http://schemas.openxmlformats.org/officeDocument/2006/relationships/image" Target="media/image147.png"/><Relationship Id="rId1590" Type="http://schemas.openxmlformats.org/officeDocument/2006/relationships/hyperlink" Target="http://pubsy.jrc.cec.eu.int/workflow" TargetMode="External"/><Relationship Id="rId613" Type="http://schemas.openxmlformats.org/officeDocument/2006/relationships/hyperlink" Target="http://api.iucnredlist.org/common_names/17975.js" TargetMode="External"/><Relationship Id="rId820" Type="http://schemas.openxmlformats.org/officeDocument/2006/relationships/hyperlink" Target="https://raw.githubusercontent.com/andrewcottam/postgis_scripts/a763d41b13322d80b5ec519d5bace462232b6573/gaul_areas_csv_to_postgresql.fmw" TargetMode="External"/><Relationship Id="rId918" Type="http://schemas.openxmlformats.org/officeDocument/2006/relationships/hyperlink" Target="http://msdn.microsoft.com/en-us/library/ff701713.aspx" TargetMode="External"/><Relationship Id="rId1450" Type="http://schemas.openxmlformats.org/officeDocument/2006/relationships/hyperlink" Target="https://gist.github.com/andrewcottam/f2106b6103aec5a159310b843b01f06a" TargetMode="External"/><Relationship Id="rId1548" Type="http://schemas.openxmlformats.org/officeDocument/2006/relationships/hyperlink" Target="http://www.javaforge.com/project/HGE" TargetMode="External"/><Relationship Id="rId1103" Type="http://schemas.openxmlformats.org/officeDocument/2006/relationships/hyperlink" Target="https://github.com/andrewcottam/apache-hive-files/blob/ebe7f2131d95456e80d8662e8ae16e6a1e09eef2/species_preprocessing_2.sql" TargetMode="External"/><Relationship Id="rId1310" Type="http://schemas.openxmlformats.org/officeDocument/2006/relationships/hyperlink" Target="https://www.mapbox.com/mapbox-gl-js/api/" TargetMode="External"/><Relationship Id="rId1408" Type="http://schemas.openxmlformats.org/officeDocument/2006/relationships/image" Target="media/image162.png"/><Relationship Id="rId47" Type="http://schemas.openxmlformats.org/officeDocument/2006/relationships/hyperlink" Target="http://www.eea.europa.eu/data-and-maps/data/european-red-lists-2" TargetMode="External"/><Relationship Id="rId1615" Type="http://schemas.openxmlformats.org/officeDocument/2006/relationships/hyperlink" Target="http://server.arcgisonline.com/ArcGIS/rest/services/World_Topo_Map/MapServer?f=json&amp;callback=dojo.io.script.jsonp_dojoIoScript8._jsonpCallback" TargetMode="External"/><Relationship Id="rId196" Type="http://schemas.openxmlformats.org/officeDocument/2006/relationships/hyperlink" Target="http://www.postgresql.org/docs/9.0/static/datatype-character.html%20" TargetMode="External"/><Relationship Id="rId263" Type="http://schemas.openxmlformats.org/officeDocument/2006/relationships/image" Target="media/image24.jpeg"/><Relationship Id="rId470" Type="http://schemas.openxmlformats.org/officeDocument/2006/relationships/hyperlink" Target="http://dopa-services.jrc.it/services/especies/get_species_list_quadkey?quadkey=132320330230021&amp;ishadoop=true" TargetMode="External"/><Relationship Id="rId123" Type="http://schemas.openxmlformats.org/officeDocument/2006/relationships/hyperlink" Target="http://www.gdal.org/frmt_gtiff.html" TargetMode="External"/><Relationship Id="rId330" Type="http://schemas.openxmlformats.org/officeDocument/2006/relationships/image" Target="media/image31.png"/><Relationship Id="rId568" Type="http://schemas.openxmlformats.org/officeDocument/2006/relationships/hyperlink" Target="https://github.com/ElsevierDev/elsapy" TargetMode="External"/><Relationship Id="rId775" Type="http://schemas.openxmlformats.org/officeDocument/2006/relationships/hyperlink" Target="https://github.com/andrewcottam/ArcGIS-Geoprocessing-Scripts/blob/master/src/downloadSWDB.py" TargetMode="External"/><Relationship Id="rId982" Type="http://schemas.openxmlformats.org/officeDocument/2006/relationships/hyperlink" Target="http://cloudera.com/content/cloudera/en/training/courses/data-analyst-training.html" TargetMode="External"/><Relationship Id="rId1198" Type="http://schemas.openxmlformats.org/officeDocument/2006/relationships/hyperlink" Target="https://www.coursera.org/learn/machine-learning/lecture/3iawu/gradient-descent-in-practice-ii-learning-rate" TargetMode="External"/><Relationship Id="rId428"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5" Type="http://schemas.openxmlformats.org/officeDocument/2006/relationships/hyperlink" Target="https://github.com/c9/templates" TargetMode="External"/><Relationship Id="rId842" Type="http://schemas.openxmlformats.org/officeDocument/2006/relationships/image" Target="media/image108.png"/><Relationship Id="rId1058" Type="http://schemas.openxmlformats.org/officeDocument/2006/relationships/hyperlink" Target="https://cwiki.apache.org/confluence/display/Hive/LanguageManual+DDL" TargetMode="External"/><Relationship Id="rId1265" Type="http://schemas.openxmlformats.org/officeDocument/2006/relationships/hyperlink" Target="http://dojotoolkit.org/documentation/tutorials/1.8/declarative/" TargetMode="External"/><Relationship Id="rId1472" Type="http://schemas.openxmlformats.org/officeDocument/2006/relationships/oleObject" Target="embeddings/oleObject3.bin"/><Relationship Id="rId702" Type="http://schemas.openxmlformats.org/officeDocument/2006/relationships/image" Target="media/image56.png"/><Relationship Id="rId1125" Type="http://schemas.openxmlformats.org/officeDocument/2006/relationships/hyperlink" Target="http://help.arcgis.com/en/arcgisdesktop/10.0/help/index.html" TargetMode="External"/><Relationship Id="rId1332" Type="http://schemas.openxmlformats.org/officeDocument/2006/relationships/image" Target="media/image159.png"/><Relationship Id="rId69" Type="http://schemas.openxmlformats.org/officeDocument/2006/relationships/hyperlink" Target="http://wiki.openstreetmap.org/wiki/Key:taxon" TargetMode="External"/><Relationship Id="rId1637" Type="http://schemas.openxmlformats.org/officeDocument/2006/relationships/hyperlink" Target="https://github.com/awahlig/skype4py" TargetMode="External"/><Relationship Id="rId285" Type="http://schemas.openxmlformats.org/officeDocument/2006/relationships/hyperlink" Target="http://www.iucnredlist.org/details/39895/0" TargetMode="External"/><Relationship Id="rId492" Type="http://schemas.openxmlformats.org/officeDocument/2006/relationships/hyperlink" Target="http://glcfapp.glcf.umd.edu:8080/esdi/index.jsp" TargetMode="External"/><Relationship Id="rId797" Type="http://schemas.openxmlformats.org/officeDocument/2006/relationships/hyperlink" Target="file:///E:\cottaan\My%20Documents\github%20repos\private_ee_scripts\Water%20Detection\Water%20Validation%20Points" TargetMode="External"/><Relationship Id="rId145" Type="http://schemas.openxmlformats.org/officeDocument/2006/relationships/image" Target="media/image15.png"/><Relationship Id="rId352" Type="http://schemas.openxmlformats.org/officeDocument/2006/relationships/hyperlink" Target="mailto:https://datamarket.azure.com/dataset/explore/5BA839F1-12CE-4CCE-BF57-A49D98D29A44" TargetMode="External"/><Relationship Id="rId1287" Type="http://schemas.openxmlformats.org/officeDocument/2006/relationships/hyperlink" Target="http://swingley.github.io/arg/" TargetMode="External"/><Relationship Id="rId212" Type="http://schemas.openxmlformats.org/officeDocument/2006/relationships/hyperlink" Target="http://resources.arcgis.com/en/help/arcobjects-java/concepts/engine/" TargetMode="External"/><Relationship Id="rId657" Type="http://schemas.openxmlformats.org/officeDocument/2006/relationships/hyperlink" Target="https://community.c9.io/t/starting-postgres-automatically/5477/4" TargetMode="External"/><Relationship Id="rId864" Type="http://schemas.openxmlformats.org/officeDocument/2006/relationships/image" Target="media/image121.png"/><Relationship Id="rId1494" Type="http://schemas.openxmlformats.org/officeDocument/2006/relationships/hyperlink" Target="https://gist.github.com/andrewcottam/1b3ea56da87281b9f7627a4b04560b0f" TargetMode="External"/><Relationship Id="rId517" Type="http://schemas.openxmlformats.org/officeDocument/2006/relationships/hyperlink" Target="http://ehabitat-wps.jrc.ec.europa.eu/cgi-bin/REST/eSpecies" TargetMode="External"/><Relationship Id="rId724" Type="http://schemas.openxmlformats.org/officeDocument/2006/relationships/image" Target="media/image63.png"/><Relationship Id="rId931" Type="http://schemas.openxmlformats.org/officeDocument/2006/relationships/hyperlink" Target="https://nominatim.openstreetmap.org/search?format=json&amp;q=L" TargetMode="External"/><Relationship Id="rId1147" Type="http://schemas.openxmlformats.org/officeDocument/2006/relationships/hyperlink" Target="http://help.arcgis.com/en/arcgisserver/10.0/help/arcgis_server_dotnet_help/index.html" TargetMode="External"/><Relationship Id="rId1354" Type="http://schemas.openxmlformats.org/officeDocument/2006/relationships/hyperlink" Target="http://docs.opencv.org/doc/tutorials/introduction/linux_install/linux_install.html" TargetMode="External"/><Relationship Id="rId1561" Type="http://schemas.openxmlformats.org/officeDocument/2006/relationships/hyperlink" Target="https://github.com/andrewcottam/python-rest-server/blob/master/cgi-bin/database_objects.sql" TargetMode="External"/><Relationship Id="rId60" Type="http://schemas.openxmlformats.org/officeDocument/2006/relationships/hyperlink" Target="https://www.protectedplanet.net/c/monthly-updates" TargetMode="External"/><Relationship Id="rId1007" Type="http://schemas.openxmlformats.org/officeDocument/2006/relationships/hyperlink" Target="http://hadoop.apache.org/docs/r0.20.0/hdfs_user_guide.html" TargetMode="External"/><Relationship Id="rId1214" Type="http://schemas.openxmlformats.org/officeDocument/2006/relationships/hyperlink" Target="https://www.tensorflow.org/get_started/summaries_and_tensorboard" TargetMode="External"/><Relationship Id="rId1421" Type="http://schemas.openxmlformats.org/officeDocument/2006/relationships/hyperlink" Target="https://basemaps.arcgis.com/v1/arcgis/rest/services/World_Basemap/VectorTileServer/tile/9/253/276.pbf" TargetMode="External"/><Relationship Id="rId1519" Type="http://schemas.openxmlformats.org/officeDocument/2006/relationships/hyperlink" Target="http://help.github.com/win-set-up-git/"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docs.picloud.com/quickstart.html" TargetMode="External"/><Relationship Id="rId374" Type="http://schemas.openxmlformats.org/officeDocument/2006/relationships/image" Target="media/image36.jpeg"/><Relationship Id="rId581" Type="http://schemas.openxmlformats.org/officeDocument/2006/relationships/hyperlink" Target="https://data.aad.gov.au/aadc/calc/dms_decimal.cfm" TargetMode="External"/><Relationship Id="rId234" Type="http://schemas.openxmlformats.org/officeDocument/2006/relationships/hyperlink" Target="http://code.google.com/edu/parallel/mapreduce-tutorial.html" TargetMode="External"/><Relationship Id="rId679" Type="http://schemas.openxmlformats.org/officeDocument/2006/relationships/hyperlink" Target="http://localhost:8080/" TargetMode="External"/><Relationship Id="rId886" Type="http://schemas.openxmlformats.org/officeDocument/2006/relationships/hyperlink" Target="https://pypi.python.org/packages/1e/b7/f1814d8f2bbf6411d03f837266cea2c3c70c89b95c8700a71f429ec8f555/earthengine-api-0.1.104.tar.gz" TargetMode="External"/><Relationship Id="rId2" Type="http://schemas.openxmlformats.org/officeDocument/2006/relationships/numbering" Target="numbering.xml"/><Relationship Id="rId441" Type="http://schemas.openxmlformats.org/officeDocument/2006/relationships/hyperlink" Target="http://www.postgresql.org/docs/9.1/static/datatype-oid.html" TargetMode="External"/><Relationship Id="rId539" Type="http://schemas.openxmlformats.org/officeDocument/2006/relationships/hyperlink" Target="https://github.com/andrewcottam/postgis_scripts/blob/master/roadless_create_validation_table_s_america.sql" TargetMode="External"/><Relationship Id="rId746" Type="http://schemas.openxmlformats.org/officeDocument/2006/relationships/image" Target="media/image79.png"/><Relationship Id="rId1071" Type="http://schemas.openxmlformats.org/officeDocument/2006/relationships/hyperlink" Target="http://blog.cloudera.com/blog/2009/12/7-tips-for-improving-mapreduce-performance/" TargetMode="External"/><Relationship Id="rId1169" Type="http://schemas.openxmlformats.org/officeDocument/2006/relationships/hyperlink" Target="http://maven.apache.org/guides/introduction/introduction-to-the-lifecycle.html" TargetMode="External"/><Relationship Id="rId1376" Type="http://schemas.openxmlformats.org/officeDocument/2006/relationships/hyperlink" Target="http://resources.arcgis.com/gallery/file/geoprocessing/details?entryID=F855D6D1-1422-2418-A0B2-643E624A8925" TargetMode="External"/><Relationship Id="rId1583" Type="http://schemas.openxmlformats.org/officeDocument/2006/relationships/hyperlink" Target="https://intracomm.ec.europa.eu" TargetMode="External"/><Relationship Id="rId301" Type="http://schemas.openxmlformats.org/officeDocument/2006/relationships/hyperlink" Target="https://github.com/andrewcottam/ArcGIS-Geoprocessing-Scripts/blob/master/src/GLC2000_PA_Intersection.py" TargetMode="External"/><Relationship Id="rId953" Type="http://schemas.openxmlformats.org/officeDocument/2006/relationships/hyperlink" Target="http://spatialreference.org/ref/sr-org/7150/" TargetMode="External"/><Relationship Id="rId1029" Type="http://schemas.openxmlformats.org/officeDocument/2006/relationships/hyperlink" Target="https://github.com/Esri/geometry-api-java" TargetMode="External"/><Relationship Id="rId1236"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82" Type="http://schemas.openxmlformats.org/officeDocument/2006/relationships/hyperlink" Target="http://www.iucnredlist.org/technical-documents/classification-schemes/threats-classification-scheme" TargetMode="External"/><Relationship Id="rId606" Type="http://schemas.openxmlformats.org/officeDocument/2006/relationships/hyperlink" Target="http://api.gbif.org/v0.9/species/5219532/vernacular_names" TargetMode="External"/><Relationship Id="rId813" Type="http://schemas.openxmlformats.org/officeDocument/2006/relationships/image" Target="media/image98.png"/><Relationship Id="rId1443" Type="http://schemas.openxmlformats.org/officeDocument/2006/relationships/hyperlink" Target="http://editor.openmaptiles.org/" TargetMode="External"/><Relationship Id="rId1303" Type="http://schemas.openxmlformats.org/officeDocument/2006/relationships/hyperlink" Target="http://leafletjs.com/reference-1.1.0.html" TargetMode="External"/><Relationship Id="rId1510" Type="http://schemas.openxmlformats.org/officeDocument/2006/relationships/hyperlink" Target="http://www.clw.csiro.au/division/adelaide/seminars/Brett-Bryan-seminar-Nov2010.pdf" TargetMode="External"/><Relationship Id="rId1608" Type="http://schemas.openxmlformats.org/officeDocument/2006/relationships/hyperlink" Target="http://isihighlycited.com/" TargetMode="External"/><Relationship Id="rId189" Type="http://schemas.openxmlformats.org/officeDocument/2006/relationships/hyperlink" Target="http://www.sharpgis.net/post/2008/05/15/SphericalWeb-Mercator-EPSG-code-3785.aspx" TargetMode="External"/><Relationship Id="rId396" Type="http://schemas.openxmlformats.org/officeDocument/2006/relationships/hyperlink" Target="http://johnpaulett.com/2008/09/20/getting-restful-with-webpy/" TargetMode="External"/><Relationship Id="rId256" Type="http://schemas.openxmlformats.org/officeDocument/2006/relationships/hyperlink" Target="http://maps.iucnredlist.org/map.html?id=9760" TargetMode="External"/><Relationship Id="rId463" Type="http://schemas.openxmlformats.org/officeDocument/2006/relationships/hyperlink" Target="http://h03-dev-vm7/cgi-bin/eSpecies/quadkey/132320330232030/speciescount" TargetMode="External"/><Relationship Id="rId670" Type="http://schemas.openxmlformats.org/officeDocument/2006/relationships/hyperlink" Target="https://console.developers.google.com/project/_/apiui/credential" TargetMode="External"/><Relationship Id="rId1093" Type="http://schemas.openxmlformats.org/officeDocument/2006/relationships/hyperlink" Target="https://github.com/andrewcottam/apache-hive-files/blob/master/species_preprocessing_1.sql" TargetMode="External"/><Relationship Id="rId116" Type="http://schemas.openxmlformats.org/officeDocument/2006/relationships/hyperlink" Target="https://storage.googleapis.com/global-surface-water/maptiles/occurrence/0/0/0.png" TargetMode="External"/><Relationship Id="rId323" Type="http://schemas.openxmlformats.org/officeDocument/2006/relationships/hyperlink" Target="http://help.arcgis.com/en/arcgisserver/10.0/help/arcgis_server_dotnet_help/index.html" TargetMode="External"/><Relationship Id="rId530" Type="http://schemas.openxmlformats.org/officeDocument/2006/relationships/hyperlink" Target="http://cecchi.me/portfolio/triangulation" TargetMode="External"/><Relationship Id="rId768" Type="http://schemas.openxmlformats.org/officeDocument/2006/relationships/hyperlink" Target="https://github.com/andrewcottam/water_detection_python_scripts/blob/master/validateWaterSites.py" TargetMode="External"/><Relationship Id="rId975" Type="http://schemas.openxmlformats.org/officeDocument/2006/relationships/hyperlink" Target="http://www.youtube.com/watch?feature=player_embedded&amp;v=SS27F-hYWfU" TargetMode="External"/><Relationship Id="rId1160" Type="http://schemas.openxmlformats.org/officeDocument/2006/relationships/hyperlink" Target="https://wiki.appcelerator.org/display/guides2/Installing+the+Java+Development+Tools" TargetMode="External"/><Relationship Id="rId1398" Type="http://schemas.openxmlformats.org/officeDocument/2006/relationships/hyperlink" Target="https://tecadmin.net/install-phppgadmin-in-ubuntu/" TargetMode="External"/><Relationship Id="rId628" Type="http://schemas.openxmlformats.org/officeDocument/2006/relationships/image" Target="media/image45.png"/><Relationship Id="rId835" Type="http://schemas.openxmlformats.org/officeDocument/2006/relationships/hyperlink" Target="http://earthexplorer.usgs.gov/" TargetMode="External"/><Relationship Id="rId1258" Type="http://schemas.openxmlformats.org/officeDocument/2006/relationships/hyperlink" Target="http://dojotoolkit.org/download/" TargetMode="External"/><Relationship Id="rId1465" Type="http://schemas.openxmlformats.org/officeDocument/2006/relationships/image" Target="media/image168.png"/><Relationship Id="rId1020" Type="http://schemas.openxmlformats.org/officeDocument/2006/relationships/hyperlink" Target="http://hadoop.apache.org/docs/r1.2.1/mapred_tutorial.html" TargetMode="External"/><Relationship Id="rId1118" Type="http://schemas.openxmlformats.org/officeDocument/2006/relationships/hyperlink" Target="http://www.postgresql.org/docs/8.3/static/sql-analyze.html):%20A%20common%20strategy%20is%20to%20run%20VACUUM%20and%20ANALYZE%20once%20a%20day%20during%20a%20low-usage%20time%20of%20day." TargetMode="External"/><Relationship Id="rId1325" Type="http://schemas.openxmlformats.org/officeDocument/2006/relationships/image" Target="media/image156.png"/><Relationship Id="rId1532" Type="http://schemas.openxmlformats.org/officeDocument/2006/relationships/hyperlink" Target="https://github.com/andrewcottam/python-rest-server/releases" TargetMode="External"/><Relationship Id="rId902" Type="http://schemas.openxmlformats.org/officeDocument/2006/relationships/hyperlink" Target="https://github.com/andrewcottam/water_detection_python_scripts/blob/0add4f66d90c615ec70ed953a69e8372387cde06/refetchValidationSiteValues.py" TargetMode="External"/><Relationship Id="rId31" Type="http://schemas.openxmlformats.org/officeDocument/2006/relationships/hyperlink" Target="http://www.vliz.be/vmdcdata/marbound/" TargetMode="External"/><Relationship Id="rId180" Type="http://schemas.openxmlformats.org/officeDocument/2006/relationships/hyperlink" Target="http://en.wikipedia.org/wiki/Geohash" TargetMode="External"/><Relationship Id="rId278" Type="http://schemas.openxmlformats.org/officeDocument/2006/relationships/hyperlink" Target="http://maps.iucnredlist.org/map.html?id=177562" TargetMode="External"/><Relationship Id="rId485" Type="http://schemas.openxmlformats.org/officeDocument/2006/relationships/hyperlink" Target="https://github.com/chelm/geohub" TargetMode="External"/><Relationship Id="rId692" Type="http://schemas.openxmlformats.org/officeDocument/2006/relationships/hyperlink" Target="mailto:a.cottam@gmail.com" TargetMode="External"/><Relationship Id="rId138" Type="http://schemas.openxmlformats.org/officeDocument/2006/relationships/image" Target="media/image14.jpeg"/><Relationship Id="rId345" Type="http://schemas.openxmlformats.org/officeDocument/2006/relationships/hyperlink" Target="mailto:speciescharisma1@gmail.com" TargetMode="External"/><Relationship Id="rId552" Type="http://schemas.openxmlformats.org/officeDocument/2006/relationships/hyperlink" Target="https://developers.google.com/identity/sign-in/web/" TargetMode="External"/><Relationship Id="rId997" Type="http://schemas.openxmlformats.org/officeDocument/2006/relationships/hyperlink" Target="http://www.michael-noll.com/tutorials/writing-an-hadoop-mapreduce-program-in-python/" TargetMode="External"/><Relationship Id="rId1182" Type="http://schemas.openxmlformats.org/officeDocument/2006/relationships/hyperlink" Target="http://qgis.org/api/" TargetMode="External"/><Relationship Id="rId205" Type="http://schemas.openxmlformats.org/officeDocument/2006/relationships/hyperlink" Target="https://gist.github.com/andrewcottam/5db8f3f3a0d86c2fc89a" TargetMode="External"/><Relationship Id="rId412" Type="http://schemas.openxmlformats.org/officeDocument/2006/relationships/hyperlink" Target="http://...api/person-by-birthdate/2005/3" TargetMode="External"/><Relationship Id="rId857" Type="http://schemas.openxmlformats.org/officeDocument/2006/relationships/image" Target="media/image117.png"/><Relationship Id="rId1042" Type="http://schemas.openxmlformats.org/officeDocument/2006/relationships/hyperlink" Target="http://h05-dn01.jrc.it:60030/rs-status" TargetMode="External"/><Relationship Id="rId1487" Type="http://schemas.openxmlformats.org/officeDocument/2006/relationships/hyperlink" Target="https://mapzen.com" TargetMode="External"/><Relationship Id="rId717" Type="http://schemas.openxmlformats.org/officeDocument/2006/relationships/hyperlink" Target="https://cloud.google.com/ml-engine/docs/distributed-tensorflow-mnist-cloud-datalab" TargetMode="External"/><Relationship Id="rId924" Type="http://schemas.openxmlformats.org/officeDocument/2006/relationships/hyperlink" Target="https://andrewcottam.cartodb.com/api/v2/sql?q=SELECT%20ST_Area(the_geom)%20FROM%20countries" TargetMode="External"/><Relationship Id="rId1347" Type="http://schemas.openxmlformats.org/officeDocument/2006/relationships/hyperlink" Target="https://stackoverflow.com/questions/11854847/display-an-image-from-a-file-in-an-ipython-notebook" TargetMode="External"/><Relationship Id="rId1554" Type="http://schemas.openxmlformats.org/officeDocument/2006/relationships/hyperlink" Target="https://raw.githubusercontent.com/andrewcottam/python-rest-server/master/cgi-bin/database_objects.sql"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www.dspguide.com" TargetMode="External"/><Relationship Id="rId1414" Type="http://schemas.openxmlformats.org/officeDocument/2006/relationships/hyperlink" Target="file:///C:\Users\cottaan\AppData\Roaming\Microsoft\Word\smathermather.wordpress.com\2013\08\24\a-public-sector-use-for-geojson-io\" TargetMode="External"/><Relationship Id="rId162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67" Type="http://schemas.openxmlformats.org/officeDocument/2006/relationships/hyperlink" Target="http://www.eaglewatch.nl/uilen/Strigidae/Maleise-visuil/Index.html" TargetMode="External"/><Relationship Id="rId574" Type="http://schemas.openxmlformats.org/officeDocument/2006/relationships/hyperlink" Target="https://api.elsevier.com/content/author/author_id/55344624600?apiKey=700793c78c8fb1d736eb7030bb874bda&amp;httpAccept=application/json" TargetMode="External"/><Relationship Id="rId227" Type="http://schemas.openxmlformats.org/officeDocument/2006/relationships/hyperlink" Target="http://www.fing.edu.uy/inco/grupos/csi/esp/Cursos/cursos_act/2003/DAP_SistDW/Material/ken96.pdf" TargetMode="External"/><Relationship Id="rId781" Type="http://schemas.openxmlformats.org/officeDocument/2006/relationships/hyperlink" Target="https://github.com/andrewcottam/postgis_scripts/blob/master/water%20omission%20delete%20nulls.sql" TargetMode="External"/><Relationship Id="rId879" Type="http://schemas.openxmlformats.org/officeDocument/2006/relationships/hyperlink" Target="mailto:webuser@h05-prod-vm3:/home/webuser/.config/" TargetMode="External"/><Relationship Id="rId434" Type="http://schemas.openxmlformats.org/officeDocument/2006/relationships/hyperlink" Target="http://www.wbitt.com/knowledge/how-to-tutorials/112-creating-a-self-signed-apache-ssl-certificate.html" TargetMode="External"/><Relationship Id="rId641" Type="http://schemas.openxmlformats.org/officeDocument/2006/relationships/hyperlink" Target="https://community.c9.io/t/embedded-preview-forces-https/1424" TargetMode="External"/><Relationship Id="rId739" Type="http://schemas.openxmlformats.org/officeDocument/2006/relationships/image" Target="media/image72.png"/><Relationship Id="rId1064" Type="http://schemas.openxmlformats.org/officeDocument/2006/relationships/hyperlink" Target="https://github.com/andrewcottam/jrc/blob/master/src/main/java/jrc/esri/CellUdtf.java" TargetMode="External"/><Relationship Id="rId1271" Type="http://schemas.openxmlformats.org/officeDocument/2006/relationships/hyperlink" Target="https://addyosmani.com/writing-modular-js/" TargetMode="External"/><Relationship Id="rId1369" Type="http://schemas.openxmlformats.org/officeDocument/2006/relationships/hyperlink" Target="https://cloud.google.com/appengine/docs/python/tools/webapp2" TargetMode="External"/><Relationship Id="rId1576" Type="http://schemas.openxmlformats.org/officeDocument/2006/relationships/hyperlink" Target="mailto:a.cottam@gmail.com" TargetMode="External"/><Relationship Id="rId501" Type="http://schemas.openxmlformats.org/officeDocument/2006/relationships/hyperlink" Target="https://developer.mozilla.org/en/CORS_Enabled_Image" TargetMode="External"/><Relationship Id="rId946" Type="http://schemas.openxmlformats.org/officeDocument/2006/relationships/hyperlink" Target="https://www.picloud.com/accounts/jobs/" TargetMode="External"/><Relationship Id="rId1131" Type="http://schemas.openxmlformats.org/officeDocument/2006/relationships/hyperlink" Target="https://sites.google.com/site/advancedgisprog/other-resources/arcgis-anaconda-packages" TargetMode="External"/><Relationship Id="rId1229" Type="http://schemas.openxmlformats.org/officeDocument/2006/relationships/hyperlink" Target="http://docs.geoserver.org/2.2.0/user/data/database/postgis.html" TargetMode="External"/><Relationship Id="rId75" Type="http://schemas.openxmlformats.org/officeDocument/2006/relationships/hyperlink" Target="https://www.mapbox.com/vector-tiles/mapbox-streets-v7/" TargetMode="External"/><Relationship Id="rId806" Type="http://schemas.openxmlformats.org/officeDocument/2006/relationships/image" Target="media/image93.png"/><Relationship Id="rId1436" Type="http://schemas.openxmlformats.org/officeDocument/2006/relationships/image" Target="media/image164.png"/><Relationship Id="rId1643" Type="http://schemas.openxmlformats.org/officeDocument/2006/relationships/hyperlink" Target="http://maps.iucnredlist.org/map.html?id=6027" TargetMode="External"/><Relationship Id="rId1503" Type="http://schemas.openxmlformats.org/officeDocument/2006/relationships/hyperlink" Target="http://www.favicon.cc/?" TargetMode="External"/><Relationship Id="rId29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151" Type="http://schemas.openxmlformats.org/officeDocument/2006/relationships/hyperlink" Target="http://geojson.io/" TargetMode="External"/><Relationship Id="rId389" Type="http://schemas.openxmlformats.org/officeDocument/2006/relationships/hyperlink" Target="http://opencv.org/" TargetMode="External"/><Relationship Id="rId596" Type="http://schemas.openxmlformats.org/officeDocument/2006/relationships/hyperlink" Target="http://ecat-dev.gbif.org/ws/usage/?q=Panthera%20leo&amp;rkey=1" TargetMode="External"/><Relationship Id="rId249" Type="http://schemas.openxmlformats.org/officeDocument/2006/relationships/hyperlink" Target="https://github.com/andrewcottam/postgis_scripts/blob/363892947e0bfa8a412a0f12f923e4758c9cd74c/species_irreplacibility_correction_for_overlapping_features.sql" TargetMode="External"/><Relationship Id="rId456" Type="http://schemas.openxmlformats.org/officeDocument/2006/relationships/hyperlink" Target="http://h03-dev-vm7/cgi-bin/eSpecies/bbox/25728,16008,27776,17032/species/map/17975" TargetMode="External"/><Relationship Id="rId663" Type="http://schemas.openxmlformats.org/officeDocument/2006/relationships/hyperlink" Target="https://developers.google.com/earth-engine/python_install-datalab-gcp" TargetMode="External"/><Relationship Id="rId870" Type="http://schemas.openxmlformats.org/officeDocument/2006/relationships/hyperlink" Target="https://www.google.com/fusiontables/DataSource?dsrcid=implicit&amp;redirectPath=data&amp;usp=apps_start&amp;hl=en" TargetMode="External"/><Relationship Id="rId1086" Type="http://schemas.openxmlformats.org/officeDocument/2006/relationships/hyperlink" Target="http://www.cloudera.com/content/cloudera/en/documentation/cdh5/latest/CDH5-Installation-Guide/cdh5ig_jdbc_driver_install.html" TargetMode="External"/><Relationship Id="rId1293" Type="http://schemas.openxmlformats.org/officeDocument/2006/relationships/hyperlink" Target="http://www.unicode.org/reports/tr35/tr35-numbers.html" TargetMode="External"/><Relationship Id="rId109" Type="http://schemas.openxmlformats.org/officeDocument/2006/relationships/image" Target="media/image10.png"/><Relationship Id="rId316" Type="http://schemas.openxmlformats.org/officeDocument/2006/relationships/hyperlink" Target="http://postgis.refractions.net/docs/reference.html" TargetMode="External"/><Relationship Id="rId523" Type="http://schemas.openxmlformats.org/officeDocument/2006/relationships/hyperlink" Target="http://www.whatwg.org/specs/web-apps/current-work/multipage/the-canvas-element.html" TargetMode="External"/><Relationship Id="rId968" Type="http://schemas.openxmlformats.org/officeDocument/2006/relationships/hyperlink" Target="http://vimeo.com/23400732" TargetMode="External"/><Relationship Id="rId1153" Type="http://schemas.openxmlformats.org/officeDocument/2006/relationships/hyperlink" Target="https://groups.google.com/forum/" TargetMode="External"/><Relationship Id="rId1598" Type="http://schemas.openxmlformats.org/officeDocument/2006/relationships/hyperlink" Target="https://apps.jrc.cec.eu.int/navette" TargetMode="External"/><Relationship Id="rId97"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730" Type="http://schemas.openxmlformats.org/officeDocument/2006/relationships/hyperlink" Target="http://www.fullerlab.org/wp-content/uploads/2014/05/Murray-et-al-2014.pdf" TargetMode="External"/><Relationship Id="rId828" Type="http://schemas.openxmlformats.org/officeDocument/2006/relationships/image" Target="media/image104.png"/><Relationship Id="rId1013" Type="http://schemas.openxmlformats.org/officeDocument/2006/relationships/hyperlink" Target="http://developer.yahoo.com/hadoop/tutorial/module2.html" TargetMode="External"/><Relationship Id="rId1360" Type="http://schemas.openxmlformats.org/officeDocument/2006/relationships/hyperlink" Target="https://github.com/conda-forge/rasterio-feedstock" TargetMode="External"/><Relationship Id="rId1458" Type="http://schemas.openxmlformats.org/officeDocument/2006/relationships/hyperlink" Target="http://blog.systemed.net/post/13" TargetMode="External"/><Relationship Id="rId1220" Type="http://schemas.openxmlformats.org/officeDocument/2006/relationships/hyperlink" Target="mailto:a.cottam@gmail.com" TargetMode="External"/><Relationship Id="rId1318" Type="http://schemas.openxmlformats.org/officeDocument/2006/relationships/hyperlink" Target="https://mapzen.com/documentation/tangram/sources/" TargetMode="External"/><Relationship Id="rId1525" Type="http://schemas.openxmlformats.org/officeDocument/2006/relationships/hyperlink" Target="http://stackoverflow.com/questions/7438313/pushing-to-git-returning-error-code-403-fatal-http-request-failed"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help.arcgis.com/en/arcgisdesktop/10.0/help/index.html" TargetMode="External"/><Relationship Id="rId380" Type="http://schemas.openxmlformats.org/officeDocument/2006/relationships/hyperlink" Target="http://www.mappinglife.org/list?dsid=iucn_mammals&amp;lon=8.79&amp;lat=45.58&amp;radius=1000&amp;taxa=Mammalia" TargetMode="External"/><Relationship Id="rId240" Type="http://schemas.openxmlformats.org/officeDocument/2006/relationships/hyperlink" Target="http://devmag.org.za/2011/02/23/quadtrees-implementation/" TargetMode="External"/><Relationship Id="rId478" Type="http://schemas.openxmlformats.org/officeDocument/2006/relationships/hyperlink" Target="http://h03-dev-vm7/eSpecies/githubJsonClient.html" TargetMode="External"/><Relationship Id="rId685" Type="http://schemas.openxmlformats.org/officeDocument/2006/relationships/hyperlink" Target="https://console.developers.google.com" TargetMode="External"/><Relationship Id="rId892" Type="http://schemas.openxmlformats.org/officeDocument/2006/relationships/hyperlink" Target="https://sites.google.com/site/earthengineapidocs/javascript-api/javascript-developers-guide/unbound-algorithms" TargetMode="External"/><Relationship Id="rId100" Type="http://schemas.openxmlformats.org/officeDocument/2006/relationships/hyperlink" Target="https://sentinel.esa.int/documents/247904/685163/Sentinel-1_User_Handbook" TargetMode="External"/><Relationship Id="rId338"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545" Type="http://schemas.openxmlformats.org/officeDocument/2006/relationships/hyperlink" Target="https://intragate.ec.europa.eu/cas/login" TargetMode="External"/><Relationship Id="rId752" Type="http://schemas.openxmlformats.org/officeDocument/2006/relationships/hyperlink" Target="https://github.com/andrewcottam/water_detection_python_scripts/blob/bfc669514fdc956aa1991305fc9f4ef5c8b9f870/getGeePixelValuesForL5.py" TargetMode="External"/><Relationship Id="rId1175" Type="http://schemas.openxmlformats.org/officeDocument/2006/relationships/hyperlink" Target="http://localhost:8080/" TargetMode="External"/><Relationship Id="rId1382" Type="http://schemas.openxmlformats.org/officeDocument/2006/relationships/hyperlink" Target="http://h03-dev-vm7:5801" TargetMode="External"/><Relationship Id="rId405" Type="http://schemas.openxmlformats.org/officeDocument/2006/relationships/hyperlink" Target="http://h03-dev-vm7/cgi-bin/eSpecies.py/qk/323r35" TargetMode="External"/><Relationship Id="rId612" Type="http://schemas.openxmlformats.org/officeDocument/2006/relationships/hyperlink" Target="https://www.assembla.com/spaces/sis/wiki/Red_List_API" TargetMode="External"/><Relationship Id="rId1035" Type="http://schemas.openxmlformats.org/officeDocument/2006/relationships/hyperlink" Target="http://www.cloudera.com/content/cloudera-content/cloudera-docs/CM4Ent/latest/Cloudera-Manager-Managing-Clusters/cmmc_deploy_client_config.html" TargetMode="External"/><Relationship Id="rId1242" Type="http://schemas.openxmlformats.org/officeDocument/2006/relationships/hyperlink" Target="https://github.com/klokantech/tileserver-php/" TargetMode="External"/><Relationship Id="rId917" Type="http://schemas.openxmlformats.org/officeDocument/2006/relationships/hyperlink" Target="https://EU-Commission.maps.arcgis.com" TargetMode="External"/><Relationship Id="rId1102" Type="http://schemas.openxmlformats.org/officeDocument/2006/relationships/image" Target="media/image143.png"/><Relationship Id="rId1547" Type="http://schemas.openxmlformats.org/officeDocument/2006/relationships/image" Target="media/image179.png"/><Relationship Id="rId46" Type="http://schemas.openxmlformats.org/officeDocument/2006/relationships/hyperlink" Target="http://api.iucnredlist.org/common_names/Acantharctus-posteli.json" TargetMode="External"/><Relationship Id="rId1407" Type="http://schemas.openxmlformats.org/officeDocument/2006/relationships/image" Target="media/image161.png"/><Relationship Id="rId161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95" Type="http://schemas.openxmlformats.org/officeDocument/2006/relationships/hyperlink" Target="http://msdn.microsoft.com/en-us/library/bb259689.aspx';" TargetMode="External"/><Relationship Id="rId262" Type="http://schemas.openxmlformats.org/officeDocument/2006/relationships/hyperlink" Target="http://forums.esri.com/Thread.asp?c=93&amp;f=984&amp;t=237824" TargetMode="External"/><Relationship Id="rId567" Type="http://schemas.openxmlformats.org/officeDocument/2006/relationships/hyperlink" Target="https://dev.elsevier.com/api_docs.html" TargetMode="External"/><Relationship Id="rId1197" Type="http://schemas.openxmlformats.org/officeDocument/2006/relationships/hyperlink" Target="https://www.coursera.org/learn/machine-learning/home/welcome" TargetMode="External"/><Relationship Id="rId122" Type="http://schemas.openxmlformats.org/officeDocument/2006/relationships/hyperlink" Target="http://desktop.arcgis.com/en/arcmap/10.3/manage-data/metadata/creating-a-metadata-template.htm" TargetMode="External"/><Relationship Id="rId774" Type="http://schemas.openxmlformats.org/officeDocument/2006/relationships/hyperlink" Target="file:///E:\cottaan\My%20Documents\github%20repos\private_ee_scripts\Water%20Detection\Water%2520Validation%2520L5%2520and%2520L7%2520-%2520masking" TargetMode="External"/><Relationship Id="rId981" Type="http://schemas.openxmlformats.org/officeDocument/2006/relationships/hyperlink" Target="http://cloudera.com/content/cloudera/en/training/courses/data-science-training.html" TargetMode="External"/><Relationship Id="rId1057" Type="http://schemas.openxmlformats.org/officeDocument/2006/relationships/hyperlink" Target="https://cwiki.apache.org/confluence/display/Hive/LanguageManual+DDL" TargetMode="External"/><Relationship Id="rId427"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4" Type="http://schemas.openxmlformats.org/officeDocument/2006/relationships/hyperlink" Target="https://docs.c9.io/docs/custom-runners" TargetMode="External"/><Relationship Id="rId841" Type="http://schemas.openxmlformats.org/officeDocument/2006/relationships/image" Target="media/image107.png"/><Relationship Id="rId1264" Type="http://schemas.openxmlformats.org/officeDocument/2006/relationships/hyperlink" Target="http://video.esri.com/watch/2398/debugging-applications-built-with-arcgis-api-for-javascripthttp:/video.esri.com/watch/2398/debugging-applications-built-with-arcgis-api-for-javascript" TargetMode="External"/><Relationship Id="rId1471" Type="http://schemas.openxmlformats.org/officeDocument/2006/relationships/image" Target="media/image172.png"/><Relationship Id="rId1569" Type="http://schemas.openxmlformats.org/officeDocument/2006/relationships/hyperlink" Target="http://www.aquamaps.org/" TargetMode="External"/><Relationship Id="rId701" Type="http://schemas.openxmlformats.org/officeDocument/2006/relationships/hyperlink" Target="https://cloud.google.com/compute/pricing" TargetMode="External"/><Relationship Id="rId939" Type="http://schemas.openxmlformats.org/officeDocument/2006/relationships/image" Target="media/image135.png"/><Relationship Id="rId1124" Type="http://schemas.openxmlformats.org/officeDocument/2006/relationships/hyperlink" Target="https://cloud.google.com/community/tutorials/setting-up-postgres" TargetMode="External"/><Relationship Id="rId1331" Type="http://schemas.openxmlformats.org/officeDocument/2006/relationships/image" Target="media/image158.png"/><Relationship Id="rId68" Type="http://schemas.openxmlformats.org/officeDocument/2006/relationships/hyperlink" Target="http://wiki.openstreetmap.org/wiki/Key:genus" TargetMode="External"/><Relationship Id="rId1429" Type="http://schemas.openxmlformats.org/officeDocument/2006/relationships/hyperlink" Target="https://tile.mapzen.com/mapzen/vector/v1/all/15/17167/11672.topojson?api_key=vector-tiles-VyYjZGS" TargetMode="External"/><Relationship Id="rId1636" Type="http://schemas.openxmlformats.org/officeDocument/2006/relationships/hyperlink" Target="https://demo.twilio.com/welcome/sms/reply/" TargetMode="External"/><Relationship Id="rId284" Type="http://schemas.openxmlformats.org/officeDocument/2006/relationships/hyperlink" Target="http://maps.iucnredlist.org/map.html?id=39895" TargetMode="External"/><Relationship Id="rId491" Type="http://schemas.openxmlformats.org/officeDocument/2006/relationships/hyperlink" Target="file:///E:\cottaan\My%20Documents\github%20repos\test\populateLCC_Landsat_SceneIDs_slow.py" TargetMode="External"/><Relationship Id="rId144" Type="http://schemas.openxmlformats.org/officeDocument/2006/relationships/hyperlink" Target="https://github.com/andrewcottam/ArcGIS-Geoprocessing-Scripts/blob/master/src/JRC%20Toolbox.pyt" TargetMode="External"/><Relationship Id="rId589" Type="http://schemas.openxmlformats.org/officeDocument/2006/relationships/hyperlink" Target="mailto:a.cottam@gmail.com" TargetMode="External"/><Relationship Id="rId796" Type="http://schemas.openxmlformats.org/officeDocument/2006/relationships/hyperlink" Target="file:///E:\cottaan\My%20Documents\github%20repos\general\validation_points_to_kml.fmw" TargetMode="External"/><Relationship Id="rId351" Type="http://schemas.openxmlformats.org/officeDocument/2006/relationships/hyperlink" Target="https://skydrive.live.com/view.aspx?resid=9C9479871FBFA822!109&amp;app=Word&amp;authkey=!ACvyZ_MNtngQyCU" TargetMode="External"/><Relationship Id="rId449" Type="http://schemas.openxmlformats.org/officeDocument/2006/relationships/hyperlink" Target="http://h03-dev-vm7/cgi-bin/eSpecies/species/xyz/17975" TargetMode="External"/><Relationship Id="rId656" Type="http://schemas.openxmlformats.org/officeDocument/2006/relationships/hyperlink" Target="https://google-cloud-python.readthedocs.io/en/latest/core/auth.html" TargetMode="External"/><Relationship Id="rId863" Type="http://schemas.openxmlformats.org/officeDocument/2006/relationships/image" Target="media/image120.png"/><Relationship Id="rId1079" Type="http://schemas.openxmlformats.org/officeDocument/2006/relationships/hyperlink" Target="http://cloudera-manager.jrc.it:7180/cmf/home" TargetMode="External"/><Relationship Id="rId1286" Type="http://schemas.openxmlformats.org/officeDocument/2006/relationships/hyperlink" Target="https://developers.google.com/speed/libraries/" TargetMode="External"/><Relationship Id="rId1493" Type="http://schemas.openxmlformats.org/officeDocument/2006/relationships/hyperlink" Target="https://github.com/mapbox/tilejson-spec" TargetMode="External"/><Relationship Id="rId211" Type="http://schemas.openxmlformats.org/officeDocument/2006/relationships/hyperlink" Target="https://github.com/mraad/AvroToolbox" TargetMode="External"/><Relationship Id="rId309" Type="http://schemas.openxmlformats.org/officeDocument/2006/relationships/hyperlink" Target="http://help.arcgis.com/en/arcgisdesktop/10.0/help/index.html" TargetMode="External"/><Relationship Id="rId516" Type="http://schemas.openxmlformats.org/officeDocument/2006/relationships/hyperlink" Target="http://ehabitat-wps.jrc.ec.europa.eu/" TargetMode="External"/><Relationship Id="rId1146" Type="http://schemas.openxmlformats.org/officeDocument/2006/relationships/hyperlink" Target="http://desktop.arcgis.com/en/desktop/latest/analyze/python/extending-geoprocessing-through-python-modules.htm" TargetMode="External"/><Relationship Id="rId723" Type="http://schemas.openxmlformats.org/officeDocument/2006/relationships/image" Target="media/image62.png"/><Relationship Id="rId930" Type="http://schemas.openxmlformats.org/officeDocument/2006/relationships/hyperlink" Target="http://blog.programmableweb.com/2012/06/21/7-free-geocoding-apis-google-bing-yahoo-and-mapquest/" TargetMode="External"/><Relationship Id="rId1006" Type="http://schemas.openxmlformats.org/officeDocument/2006/relationships/hyperlink" Target="http://www.teckstory.com/hadoop-ecosystem/hive-new-cli-beeline-for-hive/" TargetMode="External"/><Relationship Id="rId1353" Type="http://schemas.openxmlformats.org/officeDocument/2006/relationships/hyperlink" Target="http://matplotlib.org/api/pyplot_api.html" TargetMode="External"/><Relationship Id="rId1560" Type="http://schemas.openxmlformats.org/officeDocument/2006/relationships/hyperlink" Target="https://github.com/andrewcottam/python-rest-server.git" TargetMode="External"/><Relationship Id="rId1213" Type="http://schemas.openxmlformats.org/officeDocument/2006/relationships/hyperlink" Target="https://python-blishten.c9users.io:8081/" TargetMode="External"/><Relationship Id="rId1420" Type="http://schemas.openxmlformats.org/officeDocument/2006/relationships/hyperlink" Target="https://www.mapbox.com/blog/vector-tile-spec-changes/" TargetMode="External"/><Relationship Id="rId1518" Type="http://schemas.openxmlformats.org/officeDocument/2006/relationships/hyperlink" Target="file:///C:\Users\cottaan\AppData\Roaming\Microsoft\Word\http%20-%20nothing!%20No%20messag,%20nothing.%20Reverting%20to%20Aptana"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pydoop.sourceforge.net/docs/index.html" TargetMode="External"/><Relationship Id="rId373" Type="http://schemas.openxmlformats.org/officeDocument/2006/relationships/hyperlink" Target="http://sedac.ciesin.columbia.edu/maps/services/wms" TargetMode="External"/><Relationship Id="rId580" Type="http://schemas.openxmlformats.org/officeDocument/2006/relationships/hyperlink" Target="https://www.mapbox.com/help/upload-curl/" TargetMode="External"/><Relationship Id="rId1" Type="http://schemas.openxmlformats.org/officeDocument/2006/relationships/customXml" Target="../customXml/item1.xml"/><Relationship Id="rId233" Type="http://schemas.openxmlformats.org/officeDocument/2006/relationships/hyperlink" Target="http://www.scidb.org/" TargetMode="External"/><Relationship Id="rId440" Type="http://schemas.openxmlformats.org/officeDocument/2006/relationships/hyperlink" Target="http://www.postgresql.org/docs/7.3/static/pg-system-catalogs.html" TargetMode="External"/><Relationship Id="rId678" Type="http://schemas.openxmlformats.org/officeDocument/2006/relationships/hyperlink" Target="https://github.com/google/oauth2client.git" TargetMode="External"/><Relationship Id="rId885" Type="http://schemas.openxmlformats.org/officeDocument/2006/relationships/hyperlink" Target="https://developers.google.com/earth-engine/python_install" TargetMode="External"/><Relationship Id="rId1070" Type="http://schemas.openxmlformats.org/officeDocument/2006/relationships/image" Target="media/image139.png"/><Relationship Id="rId300" Type="http://schemas.openxmlformats.org/officeDocument/2006/relationships/hyperlink" Target="http://resources.arcgis.com/en/help/main/10.1/index.html" TargetMode="External"/><Relationship Id="rId538" Type="http://schemas.openxmlformats.org/officeDocument/2006/relationships/hyperlink" Target="file:///E:\cottaan\Documents\GitHub\general\general\fme_scripts\roadless_s_america_csv_to_postgresql.fmw" TargetMode="External"/><Relationship Id="rId745" Type="http://schemas.openxmlformats.org/officeDocument/2006/relationships/image" Target="media/image78.png"/><Relationship Id="rId952" Type="http://schemas.openxmlformats.org/officeDocument/2006/relationships/hyperlink" Target="http://forums.esri.com/Thread.asp?c=93&amp;f=984&amp;t=288607" TargetMode="External"/><Relationship Id="rId1168" Type="http://schemas.openxmlformats.org/officeDocument/2006/relationships/image" Target="media/image145.png"/><Relationship Id="rId1375" Type="http://schemas.openxmlformats.org/officeDocument/2006/relationships/hyperlink" Target="https://bootstrap.pypa.io/get-pip.py" TargetMode="External"/><Relationship Id="rId1582" Type="http://schemas.openxmlformats.org/officeDocument/2006/relationships/hyperlink" Target="mailto:jrc-helpdesk@ec.europa.eu" TargetMode="External"/><Relationship Id="rId81" Type="http://schemas.openxmlformats.org/officeDocument/2006/relationships/hyperlink" Target="http://cmp-openstandards.org/tools/threats-and-actions-taxonomies/" TargetMode="External"/><Relationship Id="rId605" Type="http://schemas.openxmlformats.org/officeDocument/2006/relationships/hyperlink" Target="http://api.gbif.org/v0.9/species?name=Pongo%20pygmaeus&amp;datasetKey=d7dddbf4-2cf0-4f39-9b2a-bb099caae36c" TargetMode="External"/><Relationship Id="rId812" Type="http://schemas.openxmlformats.org/officeDocument/2006/relationships/image" Target="media/image97.png"/><Relationship Id="rId1028" Type="http://schemas.openxmlformats.org/officeDocument/2006/relationships/hyperlink" Target="http://www.datasalt.com/2011/05/handling-dependencies-and-configuration-in-java-hadoop-projects-efficiently/" TargetMode="External"/><Relationship Id="rId123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42" Type="http://schemas.openxmlformats.org/officeDocument/2006/relationships/hyperlink" Target="https://free.tilehosting.com/data/v3/?key=67VOA297U9cciigsJVvm" TargetMode="External"/><Relationship Id="rId1302" Type="http://schemas.openxmlformats.org/officeDocument/2006/relationships/hyperlink" Target="http://leaflet.github.io/Leaflet.VectorGrid/demo-vectortiles.html"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wokinfo.com/" TargetMode="External"/><Relationship Id="rId188" Type="http://schemas.openxmlformats.org/officeDocument/2006/relationships/hyperlink" Target="http://apitricks.blogspot.com/2011/04/quadtree.html" TargetMode="External"/><Relationship Id="rId395" Type="http://schemas.openxmlformats.org/officeDocument/2006/relationships/hyperlink" Target="http://webpy.org/docs/0.3/tutorial" TargetMode="External"/><Relationship Id="rId255" Type="http://schemas.openxmlformats.org/officeDocument/2006/relationships/hyperlink" Target="http://www.geog.mcgill.ca/~nramankutty/Datasets/Datasets.html" TargetMode="External"/><Relationship Id="rId462" Type="http://schemas.openxmlformats.org/officeDocument/2006/relationships/hyperlink" Target="http://h03-dev-vm7/cgi-bin/eSpecies/bbox/25728,16008,27776,17032/palist" TargetMode="External"/><Relationship Id="rId1092" Type="http://schemas.openxmlformats.org/officeDocument/2006/relationships/hyperlink" Target="http://hadoop-h05:8088/cluster" TargetMode="External"/><Relationship Id="rId1397" Type="http://schemas.openxmlformats.org/officeDocument/2006/relationships/hyperlink" Target="http://docs.geoserver.org/latest/en/user/installation/linux.html" TargetMode="External"/><Relationship Id="rId115" Type="http://schemas.openxmlformats.org/officeDocument/2006/relationships/hyperlink" Target="https://storage.googleapis.com/global-surface-water/maptiles/occurrence/%7bz%7d/%7bx%7d/%7by%7d.png" TargetMode="External"/><Relationship Id="rId322" Type="http://schemas.openxmlformats.org/officeDocument/2006/relationships/hyperlink" Target="http://79.125.16.106/ArcGIS/services/Andrew/OrangUtan/MapServer/WFSServer?request=DescribeFeatureType&amp;service=WFS" TargetMode="External"/><Relationship Id="rId767" Type="http://schemas.openxmlformats.org/officeDocument/2006/relationships/image" Target="media/image87.png"/><Relationship Id="rId974" Type="http://schemas.openxmlformats.org/officeDocument/2006/relationships/hyperlink" Target="http://www.youtube.com/watch?v=xHvJhuGGOKc" TargetMode="External"/><Relationship Id="rId627" Type="http://schemas.openxmlformats.org/officeDocument/2006/relationships/hyperlink" Target="http://central.maven.org/maven2/org/eclipse/jetty/jetty-servlets/9.2.13.v20150730/" TargetMode="External"/><Relationship Id="rId834" Type="http://schemas.openxmlformats.org/officeDocument/2006/relationships/hyperlink" Target="http://www.youtube.com/watch?v=aCepMHeIA2U" TargetMode="External"/><Relationship Id="rId1257" Type="http://schemas.openxmlformats.org/officeDocument/2006/relationships/hyperlink" Target="http://dojotoolkit.org/documentation/tutorials/1.6/build/" TargetMode="External"/><Relationship Id="rId1464" Type="http://schemas.openxmlformats.org/officeDocument/2006/relationships/hyperlink" Target="https://github.com/mapbox/tippecanoe" TargetMode="External"/><Relationship Id="rId901" Type="http://schemas.openxmlformats.org/officeDocument/2006/relationships/hyperlink" Target="https://github.com/andrewcottam/water_detection_python_scripts/blob/a626bd6f794c3b24ab4b60796f7c47363ff702fb/alignPointsToGeeGrid.py" TargetMode="External"/><Relationship Id="rId1117" Type="http://schemas.openxmlformats.org/officeDocument/2006/relationships/hyperlink" Target="http://www.postgresql.org/docs/9.0/static/using-explain.html" TargetMode="External"/><Relationship Id="rId1324" Type="http://schemas.openxmlformats.org/officeDocument/2006/relationships/image" Target="media/image155.png"/><Relationship Id="rId1531" Type="http://schemas.openxmlformats.org/officeDocument/2006/relationships/hyperlink" Target="https://git-scm.com/book/en/v2/Git-Basics-Tagging"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www.gnome-hovel.com/index.php?p=comments&amp;e=129" TargetMode="External"/><Relationship Id="rId277" Type="http://schemas.openxmlformats.org/officeDocument/2006/relationships/hyperlink" Target="http://www.iucnredlist.org/details/178811/0" TargetMode="External"/><Relationship Id="rId484" Type="http://schemas.openxmlformats.org/officeDocument/2006/relationships/hyperlink" Target="https://github.com/Esri/geojson-utils" TargetMode="External"/><Relationship Id="rId137" Type="http://schemas.openxmlformats.org/officeDocument/2006/relationships/image" Target="media/image13.jpeg"/><Relationship Id="rId344" Type="http://schemas.openxmlformats.org/officeDocument/2006/relationships/hyperlink" Target="http://answers.microsoft.com/en-us/windowslive/forum/liveid-signin/lefkpk-error-when-signing-up-multiple-people/77effa5b-f163-4cb8-a3f1-a1f26c33638c" TargetMode="External"/><Relationship Id="rId691" Type="http://schemas.openxmlformats.org/officeDocument/2006/relationships/hyperlink" Target="https://cloud.google.com/compute/docs/instances/connecting-to-instance" TargetMode="External"/><Relationship Id="rId789" Type="http://schemas.openxmlformats.org/officeDocument/2006/relationships/image" Target="media/image88.png"/><Relationship Id="rId996" Type="http://schemas.openxmlformats.org/officeDocument/2006/relationships/hyperlink" Target="http://www.cs.brandeis.edu/~rshaull/cs147a-fall-2008/hadoop-example/" TargetMode="External"/><Relationship Id="rId551" Type="http://schemas.openxmlformats.org/officeDocument/2006/relationships/hyperlink" Target="https://developers.google.com/api-client-library/javascript/" TargetMode="External"/><Relationship Id="rId649" Type="http://schemas.openxmlformats.org/officeDocument/2006/relationships/hyperlink" Target="https://cloud.google.com/container-optimized-os/docs/resources/faq" TargetMode="External"/><Relationship Id="rId856" Type="http://schemas.openxmlformats.org/officeDocument/2006/relationships/image" Target="media/image116.png"/><Relationship Id="rId1181" Type="http://schemas.openxmlformats.org/officeDocument/2006/relationships/hyperlink" Target="http://services.arcgisonline.com/arcgis/rest/services/World_Topo_Map/MapServer/WMTS/" TargetMode="External"/><Relationship Id="rId1279" Type="http://schemas.openxmlformats.org/officeDocument/2006/relationships/hyperlink" Target="https://developers.arcgis.com/en/javascript/jstutorials/intro_custom_dijit.html" TargetMode="External"/><Relationship Id="rId1486" Type="http://schemas.openxmlformats.org/officeDocument/2006/relationships/hyperlink" Target="https://c9users.io/_user_content/authorize?redirect=https%3A%2F%2Fweb-apps-blishten.c9users.io%2Ftilemaker%2Fbern_tiles%2F13%2F4265%2F2883.pbf'%20" TargetMode="External"/><Relationship Id="rId204" Type="http://schemas.openxmlformats.org/officeDocument/2006/relationships/hyperlink" Target="https://gist.github.com/andrewcottam/76da3f719c07f5adfd91" TargetMode="External"/><Relationship Id="rId411" Type="http://schemas.openxmlformats.org/officeDocument/2006/relationships/hyperlink" Target="http://...api/person-by-id/1/pet/Snoopy/info.json" TargetMode="External"/><Relationship Id="rId509" Type="http://schemas.openxmlformats.org/officeDocument/2006/relationships/hyperlink" Target="https://github.com/andrewcottam/eSpecies-Client-Demo/blob/master/classes/QuadkeyLayer.js" TargetMode="External"/><Relationship Id="rId1041" Type="http://schemas.openxmlformats.org/officeDocument/2006/relationships/hyperlink" Target="http://h05-nn01.jrc.it:60010/master-status" TargetMode="External"/><Relationship Id="rId1139" Type="http://schemas.openxmlformats.org/officeDocument/2006/relationships/hyperlink" Target="http://help.arcgis.com/en/arcgisdesktop/10.0/help/index.html" TargetMode="External"/><Relationship Id="rId1346" Type="http://schemas.openxmlformats.org/officeDocument/2006/relationships/hyperlink" Target="https://github.com/geopy/geopy" TargetMode="External"/><Relationship Id="rId716" Type="http://schemas.openxmlformats.org/officeDocument/2006/relationships/hyperlink" Target="https://cloud.google.com/ml-engine/docs/ml-solutions-overview" TargetMode="External"/><Relationship Id="rId923" Type="http://schemas.openxmlformats.org/officeDocument/2006/relationships/hyperlink" Target="https://andrewcottam.cartodb.com/api/v2/sql?q=select%20name,ST_AsText(the_geom)%20as%20the_geom%20from%20countries%20where%20iso3='MYS'" TargetMode="External"/><Relationship Id="rId1553" Type="http://schemas.openxmlformats.org/officeDocument/2006/relationships/hyperlink" Target="https://help.ubuntu.com/community/PostgreSQL" TargetMode="External"/><Relationship Id="rId52" Type="http://schemas.openxmlformats.org/officeDocument/2006/relationships/hyperlink" Target="https://www.movebank.org/" TargetMode="External"/><Relationship Id="rId1206" Type="http://schemas.openxmlformats.org/officeDocument/2006/relationships/hyperlink" Target="http://neuralnetworksanddeeplearning.com/index.html" TargetMode="External"/><Relationship Id="rId1413" Type="http://schemas.openxmlformats.org/officeDocument/2006/relationships/hyperlink" Target="http://geojson.io/" TargetMode="External"/><Relationship Id="rId162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99" Type="http://schemas.openxmlformats.org/officeDocument/2006/relationships/hyperlink" Target="http://h05-dev-vm3/geoserver/ows?service=wms&amp;version=1.1.1&amp;request=GetCapabilities" TargetMode="External"/><Relationship Id="rId159" Type="http://schemas.openxmlformats.org/officeDocument/2006/relationships/hyperlink" Target="http://osgeo-org.1803224.n2.nabble.com/gdal-dev-ArcGIS-10-td5412528.html" TargetMode="External"/><Relationship Id="rId366" Type="http://schemas.openxmlformats.org/officeDocument/2006/relationships/hyperlink" Target="http://jpvacher.blogspot.it/2012/04/guyane-33.html" TargetMode="External"/><Relationship Id="rId573" Type="http://schemas.openxmlformats.org/officeDocument/2006/relationships/hyperlink" Target="https://api.elsevier.com/content/abstract/scopus_id/85010648872?apiKey=700793c78c8fb1d736eb7030bb874bda&amp;httpAccept=application/json" TargetMode="External"/><Relationship Id="rId780" Type="http://schemas.openxmlformats.org/officeDocument/2006/relationships/hyperlink" Target="https://github.com/andrewcottam/water_detection_python_scripts/blob/master/updateSceneMetadata.py" TargetMode="External"/><Relationship Id="rId226" Type="http://schemas.openxmlformats.org/officeDocument/2006/relationships/hyperlink" Target="https://github.com/andrewcottam/eSpecies_client_demo" TargetMode="External"/><Relationship Id="rId433" Type="http://schemas.openxmlformats.org/officeDocument/2006/relationships/hyperlink" Target="http://tech.shift.com/post/39516330935/implementing-a-python-oauth-2-0-provider-part-1" TargetMode="External"/><Relationship Id="rId878" Type="http://schemas.openxmlformats.org/officeDocument/2006/relationships/hyperlink" Target="https://sites.google.com/site/earthengineapidocs/python-api" TargetMode="External"/><Relationship Id="rId1063" Type="http://schemas.openxmlformats.org/officeDocument/2006/relationships/hyperlink" Target="http://blog.matthewrathbone.com/2013/08/10/guide-to-writing-hive-udfs.html" TargetMode="External"/><Relationship Id="rId1270" Type="http://schemas.openxmlformats.org/officeDocument/2006/relationships/hyperlink" Target="https://stackoverflow.com/questions/26531409/how-can-i-load-non-amd-dependencies-in-the-defined-order-with-dojo" TargetMode="External"/><Relationship Id="rId640" Type="http://schemas.openxmlformats.org/officeDocument/2006/relationships/image" Target="media/image49.png"/><Relationship Id="rId738" Type="http://schemas.openxmlformats.org/officeDocument/2006/relationships/image" Target="media/image71.png"/><Relationship Id="rId945" Type="http://schemas.openxmlformats.org/officeDocument/2006/relationships/hyperlink" Target="http://docs.picloud.com/quickstart.html" TargetMode="External"/><Relationship Id="rId1368" Type="http://schemas.openxmlformats.org/officeDocument/2006/relationships/hyperlink" Target="https://webapp-improved.appspot.com/" TargetMode="External"/><Relationship Id="rId1575" Type="http://schemas.openxmlformats.org/officeDocument/2006/relationships/hyperlink" Target="https://europa.eu/epso/application/passport/login.cfm?langsub=ok&amp;lang=en" TargetMode="External"/><Relationship Id="rId74" Type="http://schemas.openxmlformats.org/officeDocument/2006/relationships/hyperlink" Target="http://www.openstreetmap.org/way/517552857" TargetMode="External"/><Relationship Id="rId500" Type="http://schemas.openxmlformats.org/officeDocument/2006/relationships/hyperlink" Target="http://help.arcgis.com/en/webapi/javascript/arcgis/help/jshelp_start.htm" TargetMode="External"/><Relationship Id="rId805" Type="http://schemas.openxmlformats.org/officeDocument/2006/relationships/image" Target="media/image92.png"/><Relationship Id="rId1130" Type="http://schemas.openxmlformats.org/officeDocument/2006/relationships/hyperlink" Target="https://my.usgs.gov/confluence/pages/viewpage.action?pageId=540116867" TargetMode="External"/><Relationship Id="rId1228" Type="http://schemas.openxmlformats.org/officeDocument/2006/relationships/hyperlink" Target="http://lrm-maps.jrc.ec.europa.eu/geoserver/lrm-especies/wms" TargetMode="External"/><Relationship Id="rId1435" Type="http://schemas.openxmlformats.org/officeDocument/2006/relationships/image" Target="media/image163.png"/><Relationship Id="rId1642" Type="http://schemas.openxmlformats.org/officeDocument/2006/relationships/hyperlink" Target="http://www.protectedplanet.net/sites/1250" TargetMode="External"/><Relationship Id="rId1502" Type="http://schemas.openxmlformats.org/officeDocument/2006/relationships/hyperlink" Target="http://colororacle.org/index.html"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388" Type="http://schemas.openxmlformats.org/officeDocument/2006/relationships/hyperlink" Target="http://guide.python-distribute.org/introduction.html"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mailto:a.cottam@gmail.com" TargetMode="External"/><Relationship Id="rId248" Type="http://schemas.openxmlformats.org/officeDocument/2006/relationships/hyperlink" Target="http://www.protectedplanet.net/sites/4794" TargetMode="External"/><Relationship Id="rId455" Type="http://schemas.openxmlformats.org/officeDocument/2006/relationships/hyperlink" Target="http://h03-dev-vm7/cgi-bin/eSpecies/richness/xyz/aves" TargetMode="External"/><Relationship Id="rId662" Type="http://schemas.openxmlformats.org/officeDocument/2006/relationships/hyperlink" Target="http://cdn.leafletjs.com/leaflet/v1.1.0/leaflet.zip" TargetMode="External"/><Relationship Id="rId1085" Type="http://schemas.openxmlformats.org/officeDocument/2006/relationships/hyperlink" Target="https://issues.cloudera.org/browse/IMPALA-695" TargetMode="External"/><Relationship Id="rId1292" Type="http://schemas.openxmlformats.org/officeDocument/2006/relationships/hyperlink" Target="https://developers.arcgis.com/en/javascript/jshelp/intro_formatinfowindow.html" TargetMode="External"/><Relationship Id="rId108" Type="http://schemas.openxmlformats.org/officeDocument/2006/relationships/image" Target="media/image9.png"/><Relationship Id="rId315" Type="http://schemas.openxmlformats.org/officeDocument/2006/relationships/hyperlink" Target="http://help.arcgis.com/en/arcgisdesktop/10.0/help/index.html" TargetMode="External"/><Relationship Id="rId522" Type="http://schemas.openxmlformats.org/officeDocument/2006/relationships/hyperlink" Target="https://github.com/Vizzuality/visualraster" TargetMode="External"/><Relationship Id="rId967" Type="http://schemas.openxmlformats.org/officeDocument/2006/relationships/hyperlink" Target="http://www.cloudera.com/content/cloudera/en/resources/library/training/intorduction-hbase-todd-lipcon.html" TargetMode="External"/><Relationship Id="rId115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597" Type="http://schemas.openxmlformats.org/officeDocument/2006/relationships/hyperlink" Target="http://www.expedia.com" TargetMode="External"/><Relationship Id="rId96" Type="http://schemas.openxmlformats.org/officeDocument/2006/relationships/hyperlink" Target="http://earthengine.google.org/" TargetMode="External"/><Relationship Id="rId827" Type="http://schemas.openxmlformats.org/officeDocument/2006/relationships/image" Target="media/image103.png"/><Relationship Id="rId1012" Type="http://schemas.openxmlformats.org/officeDocument/2006/relationships/hyperlink" Target="https://github.com/crs4/pydoop" TargetMode="External"/><Relationship Id="rId1457" Type="http://schemas.openxmlformats.org/officeDocument/2006/relationships/hyperlink" Target="https://github.com/tilezen/vector-datasource/wiki/Mapzen-Vector-Tile-Service" TargetMode="External"/><Relationship Id="rId1317" Type="http://schemas.openxmlformats.org/officeDocument/2006/relationships/hyperlink" Target="https://mapzen.com/documentation/tangram/Scene-file/" TargetMode="External"/><Relationship Id="rId1524" Type="http://schemas.openxmlformats.org/officeDocument/2006/relationships/hyperlink" Target="https://andrewcottam@github.com/andrewcottam/ArcGIS-Geoprocessing-Scripts.git"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fwarmerdam.blogspot.com/2010/02/world-mapping.html" TargetMode="External"/><Relationship Id="rId477" Type="http://schemas.openxmlformats.org/officeDocument/2006/relationships/hyperlink" Target="https://github.com/andrewcottam/eSpecies-Client-Demo/blob/master/data/kinabalu.geojson" TargetMode="External"/><Relationship Id="rId684" Type="http://schemas.openxmlformats.org/officeDocument/2006/relationships/hyperlink" Target="mailto:a.cottam@gmail.com" TargetMode="External"/><Relationship Id="rId337" Type="http://schemas.openxmlformats.org/officeDocument/2006/relationships/hyperlink" Target="file:///C:\Users\cottaan\AppData\Roaming\Microsoft\Word\httplib2-0.7.1.zip\httplib2-0.7.1%3eC:\Python26\ArcGIS10.0\python.exe%20setup.py%20install" TargetMode="External"/><Relationship Id="rId891" Type="http://schemas.openxmlformats.org/officeDocument/2006/relationships/hyperlink" Target="https://gist.github.com/andrewcottam/bbc98724787e05a693e5" TargetMode="External"/><Relationship Id="rId989" Type="http://schemas.openxmlformats.org/officeDocument/2006/relationships/hyperlink" Target="https://github.com/Esri/geometry-api-java" TargetMode="External"/><Relationship Id="rId544" Type="http://schemas.openxmlformats.org/officeDocument/2006/relationships/image" Target="media/image43.jpeg"/><Relationship Id="rId751" Type="http://schemas.openxmlformats.org/officeDocument/2006/relationships/hyperlink" Target="https://browse.digitalglobe.com/imagefinder" TargetMode="External"/><Relationship Id="rId849" Type="http://schemas.openxmlformats.org/officeDocument/2006/relationships/image" Target="media/image113.png"/><Relationship Id="rId1174" Type="http://schemas.openxmlformats.org/officeDocument/2006/relationships/hyperlink" Target="http://tomcat.apache.org/download-80.cgi" TargetMode="External"/><Relationship Id="rId1381" Type="http://schemas.openxmlformats.org/officeDocument/2006/relationships/hyperlink" Target="http://www.tightvnc.com/%20for%20information%20on%20TightVNC" TargetMode="External"/><Relationship Id="rId1479" Type="http://schemas.openxmlformats.org/officeDocument/2006/relationships/hyperlink" Target="https://www.mapbox.com/designer-maps/" TargetMode="External"/><Relationship Id="rId404" Type="http://schemas.openxmlformats.org/officeDocument/2006/relationships/hyperlink" Target="http://h03-dev-vm7/cgi-bin/eSpecies.py/qk/32" TargetMode="External"/><Relationship Id="rId611" Type="http://schemas.openxmlformats.org/officeDocument/2006/relationships/hyperlink" Target="http://api.gbif.org/v1/dataset/19491596-35ae-4a91-9a98-85cf505f1bd3" TargetMode="External"/><Relationship Id="rId1034" Type="http://schemas.openxmlformats.org/officeDocument/2006/relationships/hyperlink" Target="http://hadoop-h05:50030/logs/hadoop-cmf-mapreduce1-JOBTRACKER-hadoop-h05.log.out" TargetMode="External"/><Relationship Id="rId1241" Type="http://schemas.openxmlformats.org/officeDocument/2006/relationships/hyperlink" Target="http://geonode.org/" TargetMode="External"/><Relationship Id="rId1339" Type="http://schemas.openxmlformats.org/officeDocument/2006/relationships/hyperlink" Target="https://askubuntu.com/questions/101591/how-do-i-install-the-latest-python-2-7-x-or-3-x-on-ubuntu" TargetMode="External"/><Relationship Id="rId709" Type="http://schemas.openxmlformats.org/officeDocument/2006/relationships/hyperlink" Target="https://console.cloud.google.com/storage/browser/geeimageserver.appspot.com/" TargetMode="External"/><Relationship Id="rId916" Type="http://schemas.openxmlformats.org/officeDocument/2006/relationships/hyperlink" Target="https://support.google.com/fusiontables/answer/171181?hl=en" TargetMode="External"/><Relationship Id="rId1101" Type="http://schemas.openxmlformats.org/officeDocument/2006/relationships/hyperlink" Target="https://github.com/andrewcottam/apache-hive-files/blob/260ee4ec5790e0b975b7adf956da82fabdfd5b19/species_preprocessing_4.sql" TargetMode="External"/><Relationship Id="rId1546" Type="http://schemas.openxmlformats.org/officeDocument/2006/relationships/image" Target="media/image178.png"/><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www.postgresonline.com/journal/archives/38-PuTTY-for-SSH-Tunneling-to-PostgreSQL-Server.html" TargetMode="External"/><Relationship Id="rId1613" Type="http://schemas.openxmlformats.org/officeDocument/2006/relationships/hyperlink" Target="https://www.mytnt.it/myTNT/"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ecat-dev.gbif.org/checklist/1037" TargetMode="External"/><Relationship Id="rId499" Type="http://schemas.openxmlformats.org/officeDocument/2006/relationships/hyperlink" Target="http://pro.arcgis.com/en/pro-app/arcpy/get-started/installing-python-for-arcgis-pro.htm" TargetMode="External"/><Relationship Id="rId359"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6" Type="http://schemas.openxmlformats.org/officeDocument/2006/relationships/hyperlink" Target="http://wri.github.io/gfw-api-docs/" TargetMode="External"/><Relationship Id="rId773" Type="http://schemas.openxmlformats.org/officeDocument/2006/relationships/hyperlink" Target="https://github.com/andrewcottam/postgis_scripts/commit/f9dc348fcc08541d68bd4ecf2f8633b944860f24" TargetMode="External"/><Relationship Id="rId1196" Type="http://schemas.openxmlformats.org/officeDocument/2006/relationships/hyperlink" Target="mailto:a.cottam@gmail.com"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highscalability.com/" TargetMode="External"/><Relationship Id="rId426" Type="http://schemas.openxmlformats.org/officeDocument/2006/relationships/hyperlink" Target="http://www.pgadmin.org/support/faq.php" TargetMode="External"/><Relationship Id="rId633" Type="http://schemas.openxmlformats.org/officeDocument/2006/relationships/hyperlink" Target="http://localhost:8888/" TargetMode="External"/><Relationship Id="rId980" Type="http://schemas.openxmlformats.org/officeDocument/2006/relationships/hyperlink" Target="http://www.youtube.com/watch?v=pJ4ahwABPRs&amp;feature=youtu.be" TargetMode="External"/><Relationship Id="rId1056" Type="http://schemas.openxmlformats.org/officeDocument/2006/relationships/hyperlink" Target="https://cwiki.apache.org/confluence/display/Hive/LanguageManual+Cli" TargetMode="External"/><Relationship Id="rId1263" Type="http://schemas.openxmlformats.org/officeDocument/2006/relationships/hyperlink" Target="http://jamesthom.as/blog/2012/04/22/debugging-optimised-dojo-apps/" TargetMode="External"/><Relationship Id="rId840" Type="http://schemas.openxmlformats.org/officeDocument/2006/relationships/image" Target="media/image106.png"/><Relationship Id="rId938" Type="http://schemas.openxmlformats.org/officeDocument/2006/relationships/hyperlink" Target="http://www.sentinel-hub.com/apps/wms" TargetMode="External"/><Relationship Id="rId1470" Type="http://schemas.openxmlformats.org/officeDocument/2006/relationships/oleObject" Target="embeddings/oleObject2.bin"/><Relationship Id="rId1568" Type="http://schemas.openxmlformats.org/officeDocument/2006/relationships/image" Target="media/image181.jpeg"/><Relationship Id="rId67" Type="http://schemas.openxmlformats.org/officeDocument/2006/relationships/hyperlink" Target="http://wiki.openstreetmap.org/wiki/Key:species" TargetMode="External"/><Relationship Id="rId700" Type="http://schemas.openxmlformats.org/officeDocument/2006/relationships/hyperlink" Target="http://104.196.59.136/cgi-bin/services.py/" TargetMode="External"/><Relationship Id="rId1123" Type="http://schemas.openxmlformats.org/officeDocument/2006/relationships/hyperlink" Target="https://community.c9.io/t/setting-up-postgresql/1573" TargetMode="External"/><Relationship Id="rId1330" Type="http://schemas.openxmlformats.org/officeDocument/2006/relationships/hyperlink" Target="http://leafletjs.com/download.html" TargetMode="External"/><Relationship Id="rId1428" Type="http://schemas.openxmlformats.org/officeDocument/2006/relationships/hyperlink" Target="https://mapzen.com/documentation/vector-tiles/data-sources/" TargetMode="External"/><Relationship Id="rId1635" Type="http://schemas.openxmlformats.org/officeDocument/2006/relationships/hyperlink" Target="http://maps.iucnredlist.org/map.html?id=106003766"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2D491-009F-40CB-8762-8B68DBFB8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64</TotalTime>
  <Pages>456</Pages>
  <Words>203027</Words>
  <Characters>1157257</Characters>
  <Application>Microsoft Office Word</Application>
  <DocSecurity>0</DocSecurity>
  <Lines>9643</Lines>
  <Paragraphs>2715</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5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981</cp:revision>
  <cp:lastPrinted>2016-09-26T09:25:00Z</cp:lastPrinted>
  <dcterms:created xsi:type="dcterms:W3CDTF">2017-06-09T13:54:00Z</dcterms:created>
  <dcterms:modified xsi:type="dcterms:W3CDTF">2018-01-0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